
<file path=[Content_Types].xml><?xml version="1.0" encoding="utf-8"?>
<Types xmlns="http://schemas.openxmlformats.org/package/2006/content-types">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2483" w:rsidRDefault="00C72483" w:rsidP="00C72483">
      <w:pPr>
        <w:spacing w:line="480" w:lineRule="auto"/>
        <w:jc w:val="center"/>
        <w:rPr>
          <w:b/>
          <w:lang w:val="en-CA"/>
        </w:rPr>
      </w:pPr>
      <w:r w:rsidRPr="00C72483">
        <w:rPr>
          <w:b/>
          <w:lang w:val="en-CA"/>
        </w:rPr>
        <w:t>Simulation Paper Outline: The Evolution Of Kin Preference</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611A31" w:rsidRDefault="00611A31" w:rsidP="000315B5">
      <w:pPr>
        <w:spacing w:line="480" w:lineRule="auto"/>
        <w:rPr>
          <w:lang w:val="en-CA"/>
        </w:rPr>
      </w:pPr>
      <w:r>
        <w:rPr>
          <w:lang w:val="en-CA"/>
        </w:rPr>
        <w:t>Using an individual-based and genetically explicit model we explore the evolution of kin</w:t>
      </w:r>
      <w:r w:rsidR="00CC04AA">
        <w:rPr>
          <w:lang w:val="en-CA"/>
        </w:rPr>
        <w:t xml:space="preserve"> preference</w:t>
      </w:r>
      <w:r>
        <w:rPr>
          <w:lang w:val="en-CA"/>
        </w:rPr>
        <w:t>.....</w:t>
      </w:r>
    </w:p>
    <w:p w:rsidR="00BC7068" w:rsidRDefault="00C208BD" w:rsidP="000315B5">
      <w:pPr>
        <w:spacing w:line="480" w:lineRule="auto"/>
        <w:rPr>
          <w:lang w:val="en-CA"/>
        </w:rPr>
      </w:pPr>
      <w:r>
        <w:rPr>
          <w:lang w:val="en-CA"/>
        </w:rPr>
        <w:t>What causes the evolut</w:t>
      </w:r>
      <w:r w:rsidR="00611A31">
        <w:rPr>
          <w:lang w:val="en-CA"/>
        </w:rPr>
        <w:t>ion of kin</w:t>
      </w:r>
      <w:r w:rsidR="00DB54E6">
        <w:rPr>
          <w:lang w:val="en-CA"/>
        </w:rPr>
        <w:t xml:space="preserve"> preference </w:t>
      </w:r>
      <w:r w:rsidR="00611A31">
        <w:rPr>
          <w:lang w:val="en-CA"/>
        </w:rPr>
        <w:t>in social groups........?</w:t>
      </w:r>
    </w:p>
    <w:p w:rsidR="00BC7068" w:rsidRDefault="00BC7068" w:rsidP="000315B5">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Pr>
          <w:lang w:val="en-CA"/>
        </w:rPr>
        <w:t>It has long been recognized that high levels of relatedness allow the evolution of costly altruistic behaviours (</w:t>
      </w:r>
      <w:r w:rsidRPr="00D73918">
        <w:rPr>
          <w:highlight w:val="yellow"/>
          <w:lang w:val="en-CA"/>
        </w:rPr>
        <w:t>refs</w:t>
      </w:r>
      <w:r>
        <w:rPr>
          <w:lang w:val="en-CA"/>
        </w:rPr>
        <w:t xml:space="preserve">).  </w:t>
      </w:r>
      <w:r w:rsidR="00D73918" w:rsidRPr="007E0C8B">
        <w:rPr>
          <w:highlight w:val="yellow"/>
          <w:lang w:val="en-CA"/>
        </w:rPr>
        <w:t>Therefore,</w:t>
      </w:r>
      <w:r w:rsidR="00D73918">
        <w:rPr>
          <w:lang w:val="en-CA"/>
        </w:rPr>
        <w:t xml:space="preserve"> </w:t>
      </w:r>
      <w:proofErr w:type="gramStart"/>
      <w:r>
        <w:rPr>
          <w:lang w:val="en-CA"/>
        </w:rPr>
        <w:t>One</w:t>
      </w:r>
      <w:proofErr w:type="gramEnd"/>
      <w:r>
        <w:rPr>
          <w:lang w:val="en-CA"/>
        </w:rPr>
        <w:t xml:space="preserve"> might expec</w:t>
      </w:r>
      <w:r w:rsidRPr="007E0C8B">
        <w:rPr>
          <w:highlight w:val="yellow"/>
          <w:lang w:val="en-CA"/>
        </w:rPr>
        <w:t>t t</w:t>
      </w:r>
      <w:r>
        <w:rPr>
          <w:lang w:val="en-CA"/>
        </w:rPr>
        <w:t xml:space="preserve">hat, given a choice, social groups will tend to </w:t>
      </w:r>
      <w:r w:rsidR="0010156E">
        <w:rPr>
          <w:lang w:val="en-CA"/>
        </w:rPr>
        <w:t>be formed</w:t>
      </w:r>
      <w:r>
        <w:rPr>
          <w:lang w:val="en-CA"/>
        </w:rPr>
        <w:t xml:space="preserve"> </w:t>
      </w:r>
      <w:r w:rsidR="0010156E">
        <w:rPr>
          <w:lang w:val="en-CA"/>
        </w:rPr>
        <w:t>with</w:t>
      </w:r>
      <w:r>
        <w:rPr>
          <w:lang w:val="en-CA"/>
        </w:rPr>
        <w:t xml:space="preserve"> close relatives.  </w:t>
      </w:r>
      <w:r w:rsidR="007976D3">
        <w:rPr>
          <w:lang w:val="en-CA"/>
        </w:rPr>
        <w:t>Several factors, however, may prevent groups from being restricted to</w:t>
      </w:r>
      <w:r w:rsidR="00D73918">
        <w:rPr>
          <w:lang w:val="en-CA"/>
        </w:rPr>
        <w:t xml:space="preserve"> </w:t>
      </w:r>
      <w:r w:rsidR="00D73918" w:rsidRPr="007E0C8B">
        <w:rPr>
          <w:highlight w:val="yellow"/>
          <w:lang w:val="en-CA"/>
        </w:rPr>
        <w:t>only</w:t>
      </w:r>
      <w:r w:rsidR="007976D3">
        <w:rPr>
          <w:lang w:val="en-CA"/>
        </w:rPr>
        <w:t xml:space="preserve"> close relatives.  One scenario, for instance</w:t>
      </w:r>
      <w:r>
        <w:rPr>
          <w:lang w:val="en-CA"/>
        </w:rPr>
        <w:t xml:space="preserve">, </w:t>
      </w:r>
      <w:r w:rsidR="00473175">
        <w:rPr>
          <w:lang w:val="en-CA"/>
        </w:rPr>
        <w:t>involves the ecological need to form groups that are larger than the number of available rela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to have greater fitness than individuals living solitarily or 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w:t>
      </w:r>
      <w:r w:rsidR="00587A16">
        <w:rPr>
          <w:lang w:val="en-CA"/>
        </w:rPr>
        <w:lastRenderedPageBreak/>
        <w:t xml:space="preserve">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0"/>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0"/>
      <w:r w:rsidR="0007225F">
        <w:rPr>
          <w:rStyle w:val="CommentReference"/>
        </w:rPr>
        <w:commentReference w:id="0"/>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1"/>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w:t>
      </w:r>
      <w:proofErr w:type="spellStart"/>
      <w:r>
        <w:rPr>
          <w:i/>
          <w:lang w:val="en-CA"/>
        </w:rPr>
        <w:t>Veelen</w:t>
      </w:r>
      <w:proofErr w:type="spellEnd"/>
      <w:r>
        <w:rPr>
          <w:i/>
          <w:lang w:val="en-CA"/>
        </w:rPr>
        <w:t xml:space="preserve"> et al. 2010 etc.</w:t>
      </w:r>
      <w:r w:rsidRPr="00C23D81">
        <w:rPr>
          <w:i/>
          <w:lang w:val="en-CA"/>
        </w:rPr>
        <w:t>)</w:t>
      </w:r>
      <w:commentRangeEnd w:id="1"/>
      <w:r w:rsidR="0028234D">
        <w:rPr>
          <w:rStyle w:val="CommentReference"/>
        </w:rPr>
        <w:commentReference w:id="1"/>
      </w:r>
    </w:p>
    <w:p w:rsidR="001359D8" w:rsidRDefault="001359D8" w:rsidP="002A3A3E">
      <w:pPr>
        <w:spacing w:line="480" w:lineRule="auto"/>
        <w:rPr>
          <w:i/>
          <w:lang w:val="en-CA"/>
        </w:rPr>
      </w:pPr>
      <w:r>
        <w:rPr>
          <w:lang w:val="en-CA"/>
        </w:rPr>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w:t>
      </w:r>
      <w:r w:rsidR="007E0C8B">
        <w:rPr>
          <w:lang w:val="en-CA"/>
        </w:rPr>
        <w:lastRenderedPageBreak/>
        <w:t xml:space="preserve">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836E33">
        <w:rPr>
          <w:lang w:val="en-CA"/>
        </w:rPr>
        <w:t xml:space="preserve"> previous ones it that 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7E0C8B" w:rsidRDefault="007E0C8B"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at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g. protection from </w:t>
      </w:r>
      <w:proofErr w:type="gramStart"/>
      <w:r w:rsidRPr="007E0C8B">
        <w:rPr>
          <w:lang w:val="en-CA"/>
        </w:rPr>
        <w:t>predators, …)</w:t>
      </w:r>
      <w:proofErr w:type="gramEnd"/>
      <w:r w:rsidRPr="007E0C8B">
        <w:rPr>
          <w:lang w:val="en-CA"/>
        </w:rPr>
        <w:t xml:space="preserve">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xml:space="preserve">) and (van </w:t>
      </w:r>
      <w:proofErr w:type="spellStart"/>
      <w:r>
        <w:rPr>
          <w:lang w:val="en-CA"/>
        </w:rPr>
        <w:t>Veelen</w:t>
      </w:r>
      <w:proofErr w:type="spellEnd"/>
      <w:r>
        <w:rPr>
          <w:lang w:val="en-CA"/>
        </w:rPr>
        <w:t xml:space="preserve">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2"/>
        <w:gridCol w:w="770"/>
      </w:tblGrid>
      <w:tr w:rsidR="001B4E5E" w:rsidTr="001B4E5E">
        <w:tc>
          <w:tcPr>
            <w:tcW w:w="8472" w:type="dxa"/>
          </w:tcPr>
          <w:p w:rsidR="001B4E5E" w:rsidRPr="001B4E5E" w:rsidRDefault="00771039"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w:t>
      </w:r>
      <w:proofErr w:type="spellStart"/>
      <w:r w:rsidR="00BE7152">
        <w:rPr>
          <w:lang w:val="en-CA"/>
        </w:rPr>
        <w:t>mutualistic</w:t>
      </w:r>
      <w:proofErr w:type="spellEnd"/>
      <w:r w:rsidR="00BE7152">
        <w:rPr>
          <w:lang w:val="en-CA"/>
        </w:rPr>
        <w:t xml:space="preserve"> (β=0) versus altruistic (β&gt;0) and</w:t>
      </w:r>
      <w:r w:rsidR="00313517">
        <w:rPr>
          <w:lang w:val="en-CA"/>
        </w:rPr>
        <w:t xml:space="preserve">  </w:t>
      </w:r>
      <w:r w:rsidR="00836E33">
        <w:rPr>
          <w:rFonts w:cs="CMMI10"/>
        </w:rPr>
        <w:sym w:font="Mathematica1" w:char="F067"/>
      </w:r>
      <w:r w:rsidR="00836E33">
        <w:rPr>
          <w:rFonts w:cs="CMMI10"/>
          <w:vertAlign w:val="subscript"/>
        </w:rPr>
        <w:t xml:space="preserve"> </w:t>
      </w:r>
      <w:r w:rsidR="00836E33">
        <w:rPr>
          <w:lang w:val="en-CA"/>
        </w:rPr>
        <w:t xml:space="preserve">represents cooperative </w:t>
      </w:r>
      <w:proofErr w:type="gramStart"/>
      <w:r w:rsidR="00836E33">
        <w:rPr>
          <w:lang w:val="en-CA"/>
        </w:rPr>
        <w:t>tendencies ,</w:t>
      </w:r>
      <w:proofErr w:type="gramEnd"/>
      <w:r w:rsidR="00836E33">
        <w:rPr>
          <w:lang w:val="en-CA"/>
        </w:rPr>
        <w:t xml:space="preserve"> ranging </w:t>
      </w:r>
      <w:r w:rsidR="00313517">
        <w:rPr>
          <w:lang w:val="en-CA"/>
        </w:rPr>
        <w:t>between 0 and 1</w:t>
      </w:r>
      <w:r w:rsidR="003670E3">
        <w:rPr>
          <w:lang w:val="en-CA"/>
        </w:rPr>
        <w:t xml:space="preserve">.  </w:t>
      </w:r>
      <w:r w:rsidR="00836E33">
        <w:rPr>
          <w:lang w:val="en-CA"/>
        </w:rPr>
        <w:t xml:space="preserve">Therefore </w:t>
      </w:r>
      <w:r w:rsidR="00836E33">
        <w:rPr>
          <w:rFonts w:cs="CMMI10"/>
        </w:rPr>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t>is</w:t>
      </w:r>
      <w:proofErr w:type="gramEnd"/>
      <w:r w:rsidR="003670E3">
        <w:rPr>
          <w:lang w:val="en-CA"/>
        </w:rPr>
        <w:t xml:space="preserve"> the cooperative tendencies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teractions with conspecifics and</w:t>
      </w:r>
      <w:r w:rsidR="003670E3">
        <w:rPr>
          <w:lang w:val="en-CA"/>
        </w:rPr>
        <w:t xml:space="preserve"> e</w:t>
      </w:r>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w:t>
      </w:r>
      <w:r w:rsidR="003B1B7A">
        <w:rPr>
          <w:lang w:val="en-CA"/>
        </w:rPr>
        <w:lastRenderedPageBreak/>
        <w:t xml:space="preserve">reproductive </w:t>
      </w:r>
      <w:r>
        <w:rPr>
          <w:lang w:val="en-CA"/>
        </w:rPr>
        <w:t xml:space="preserve">output </w:t>
      </w:r>
      <w:proofErr w:type="gramStart"/>
      <w:r>
        <w:rPr>
          <w:lang w:val="en-CA"/>
        </w:rPr>
        <w:t>and</w:t>
      </w:r>
      <w:r w:rsidR="003B1B7A">
        <w:rPr>
          <w:lang w:val="en-CA"/>
        </w:rPr>
        <w:t xml:space="preserve">  </w:t>
      </w:r>
      <m:oMath>
        <w:proofErr w:type="gramEnd"/>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ypic values between 0.0 and </w:t>
      </w:r>
      <w:proofErr w:type="gramStart"/>
      <w:r w:rsidR="001F1E45">
        <w:rPr>
          <w:rFonts w:cs="CMR10"/>
        </w:rPr>
        <w:t>1.0 ,</w:t>
      </w:r>
      <w:proofErr w:type="gramEnd"/>
      <w:r w:rsidR="001F1E45">
        <w:rPr>
          <w:rFonts w:cs="CMR10"/>
        </w:rPr>
        <w:t xml:space="preserve"> which is the proportions of 1’s in a diploid complement. Haploid gametes are procured through processes mimicking meiosis and recombination. Mutation is at a rate of </w:t>
      </w:r>
      <w:commentRangeStart w:id="2"/>
      <w:r w:rsidR="001F1E45">
        <w:rPr>
          <w:rFonts w:cs="CMR10"/>
        </w:rPr>
        <w:t>10</w:t>
      </w:r>
      <w:r w:rsidR="001F1E45">
        <w:rPr>
          <w:rFonts w:cs="CMR10"/>
          <w:vertAlign w:val="superscript"/>
        </w:rPr>
        <w:t>-2</w:t>
      </w:r>
      <w:r w:rsidR="001F1E45">
        <w:rPr>
          <w:rFonts w:cs="CMR10"/>
        </w:rPr>
        <w:t xml:space="preserve"> </w:t>
      </w:r>
      <w:commentRangeEnd w:id="2"/>
      <w:r w:rsidR="001F1E45">
        <w:rPr>
          <w:rStyle w:val="CommentReference"/>
        </w:rPr>
        <w:commentReference w:id="2"/>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proofErr w:type="gramStart"/>
      <w:r>
        <w:rPr>
          <w:rFonts w:cs="CMR10"/>
        </w:rPr>
        <w:t xml:space="preserve">or </w:t>
      </w:r>
      <w:r w:rsidR="003871B8">
        <w:rPr>
          <w:rFonts w:cs="CMR10"/>
        </w:rPr>
        <w:t xml:space="preserve"> where</w:t>
      </w:r>
      <w:proofErr w:type="gramEnd"/>
      <w:r w:rsidR="003871B8">
        <w:rPr>
          <w:rFonts w:cs="CMR10"/>
        </w:rPr>
        <w:t xml:space="preserve"> </w:t>
      </w:r>
      <w:r>
        <w:rPr>
          <w:rFonts w:cs="CMR10"/>
        </w:rPr>
        <w:t>mating takes place before the group formation phase. (</w:t>
      </w:r>
      <w:proofErr w:type="gramStart"/>
      <w:r>
        <w:rPr>
          <w:rFonts w:cs="CMR10"/>
        </w:rPr>
        <w:t>reference</w:t>
      </w:r>
      <w:proofErr w:type="gramEnd"/>
      <w:r>
        <w:rPr>
          <w:rFonts w:cs="CMR10"/>
        </w:rPr>
        <w:t xml:space="preserve">)  However this model is not appropriate for organisms characterised by inbred social groups such as naked mole rats </w:t>
      </w:r>
      <w:r w:rsidR="00771039">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771039">
        <w:rPr>
          <w:rFonts w:cs="CMR10"/>
        </w:rPr>
        <w:fldChar w:fldCharType="separate"/>
      </w:r>
      <w:r w:rsidRPr="00804B52">
        <w:rPr>
          <w:rFonts w:ascii="Calibri" w:hAnsi="Calibri"/>
        </w:rPr>
        <w:t>(Faulkes et al. 1997; Burland et al. 2002)</w:t>
      </w:r>
      <w:r w:rsidR="00771039">
        <w:rPr>
          <w:rFonts w:cs="CMR10"/>
        </w:rPr>
        <w:fldChar w:fldCharType="end"/>
      </w:r>
      <w:r>
        <w:rPr>
          <w:rFonts w:cs="CMR10"/>
        </w:rPr>
        <w:t xml:space="preserve"> or social spiders </w:t>
      </w:r>
      <w:r w:rsidR="00771039">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771039">
        <w:rPr>
          <w:rFonts w:cs="CMR10"/>
        </w:rPr>
        <w:fldChar w:fldCharType="separate"/>
      </w:r>
      <w:r w:rsidRPr="00804B52">
        <w:rPr>
          <w:rFonts w:ascii="Calibri" w:hAnsi="Calibri"/>
        </w:rPr>
        <w:t>(Aviles 1997)</w:t>
      </w:r>
      <w:r w:rsidR="00771039">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lastRenderedPageBreak/>
        <w:t>Groups are formed by accretion.</w:t>
      </w:r>
      <w:r w:rsidR="00A53682">
        <w:rPr>
          <w:rFonts w:cs="CMR10"/>
        </w:rPr>
        <w:t xml:space="preserve"> The group formation phase involves individual leaving the global pool</w:t>
      </w:r>
      <w:commentRangeStart w:id="3"/>
      <w:r w:rsidR="00A53682">
        <w:rPr>
          <w:rFonts w:cs="CMR10"/>
        </w:rPr>
        <w:t xml:space="preserve"> </w:t>
      </w:r>
      <w:r w:rsidR="009140C5">
        <w:rPr>
          <w:rFonts w:cs="CMR10"/>
        </w:rPr>
        <w:t xml:space="preserve">in order </w:t>
      </w:r>
      <w:commentRangeEnd w:id="3"/>
      <w:r w:rsidR="003871B8">
        <w:rPr>
          <w:rStyle w:val="CommentReference"/>
        </w:rPr>
        <w:commentReference w:id="3"/>
      </w:r>
      <w:r w:rsidR="009140C5">
        <w:rPr>
          <w:rFonts w:cs="CMR10"/>
        </w:rPr>
        <w:t xml:space="preserve">and </w:t>
      </w:r>
      <w:r w:rsidR="00A53682">
        <w:rPr>
          <w:rFonts w:cs="CMR10"/>
        </w:rPr>
        <w:t>one at a time</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commentRangeStart w:id="4"/>
      <w:r w:rsidRPr="00EA400D">
        <w:rPr>
          <w:rFonts w:cs="CMR10"/>
        </w:rPr>
        <w:t xml:space="preserve">If </w:t>
      </w:r>
      <w:r w:rsidR="001C67BC">
        <w:rPr>
          <w:rFonts w:cs="CMR10"/>
        </w:rPr>
        <w:t>an individual is unable to joi</w:t>
      </w:r>
      <w:r w:rsidR="003871B8">
        <w:rPr>
          <w:rFonts w:cs="CMR10"/>
        </w:rPr>
        <w:t>n any 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commentRangeEnd w:id="4"/>
      <w:r w:rsidR="00B560CE">
        <w:rPr>
          <w:rStyle w:val="CommentReference"/>
        </w:rPr>
        <w:commentReference w:id="4"/>
      </w:r>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3871B8" w:rsidTr="00C57C27">
        <w:tc>
          <w:tcPr>
            <w:tcW w:w="8755" w:type="dxa"/>
            <w:vAlign w:val="center"/>
          </w:tcPr>
          <w:p w:rsidR="003871B8" w:rsidRDefault="00771039" w:rsidP="00C57C2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57C2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3871B8" w:rsidRPr="00C23D81"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the group size does not explode, and is slightly above the optimal group size</w:t>
      </w:r>
      <w:r>
        <w:rPr>
          <w:rFonts w:cs="CMR10"/>
        </w:rPr>
        <w:t>, as is often observed in natural populations (</w:t>
      </w:r>
      <w:proofErr w:type="gramStart"/>
      <w:r>
        <w:rPr>
          <w:rFonts w:cs="CMR10"/>
        </w:rPr>
        <w:t>ref see</w:t>
      </w:r>
      <w:proofErr w:type="gramEnd"/>
      <w:r>
        <w:rPr>
          <w:rFonts w:cs="CMR10"/>
        </w:rPr>
        <w:t xml:space="preserv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B560CE" w:rsidTr="003F7979">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3F7979">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E552ED" w:rsidRDefault="00204F0F" w:rsidP="00D35113">
      <w:pPr>
        <w:autoSpaceDE w:val="0"/>
        <w:autoSpaceDN w:val="0"/>
        <w:adjustRightInd w:val="0"/>
        <w:spacing w:after="0" w:line="480" w:lineRule="auto"/>
        <w:rPr>
          <w:rFonts w:eastAsiaTheme="minorEastAsia" w:cs="CMR10"/>
        </w:rPr>
      </w:pPr>
      <w:proofErr w:type="gramStart"/>
      <w:r>
        <w:rPr>
          <w:rFonts w:cs="CMR10"/>
        </w:rPr>
        <w:t>where</w:t>
      </w:r>
      <w:proofErr w:type="gramEnd"/>
      <w:r>
        <w:rPr>
          <w:rFonts w:cs="CMR10"/>
        </w:rPr>
        <w:t xml:space="preserv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Pr>
          <w:rFonts w:eastAsiaTheme="minorEastAsia" w:cs="CMR10"/>
        </w:rPr>
        <w:t>i</w:t>
      </w:r>
      <w:proofErr w:type="spellEnd"/>
      <w:r>
        <w:rPr>
          <w:rFonts w:eastAsiaTheme="minorEastAsia" w:cs="CMR10"/>
        </w:rPr>
        <w:t xml:space="preserve">. </w:t>
      </w:r>
    </w:p>
    <w:p w:rsidR="003178BA" w:rsidRDefault="003178BA" w:rsidP="00D35113">
      <w:pPr>
        <w:autoSpaceDE w:val="0"/>
        <w:autoSpaceDN w:val="0"/>
        <w:adjustRightInd w:val="0"/>
        <w:spacing w:after="0" w:line="480" w:lineRule="auto"/>
        <w:rPr>
          <w:rFonts w:eastAsiaTheme="minorEastAsia" w:cs="CMR10"/>
        </w:rPr>
      </w:pPr>
    </w:p>
    <w:p w:rsidR="001F1E45" w:rsidRPr="00C23D81" w:rsidRDefault="001F1E45" w:rsidP="001F1E45">
      <w:pPr>
        <w:autoSpaceDE w:val="0"/>
        <w:autoSpaceDN w:val="0"/>
        <w:adjustRightInd w:val="0"/>
        <w:spacing w:after="0" w:line="480" w:lineRule="auto"/>
        <w:rPr>
          <w:rFonts w:cs="CMMI10"/>
        </w:rPr>
      </w:pPr>
    </w:p>
    <w:p w:rsidR="001F1E45" w:rsidRDefault="001F1E45" w:rsidP="001F1E45">
      <w:pPr>
        <w:autoSpaceDE w:val="0"/>
        <w:autoSpaceDN w:val="0"/>
        <w:adjustRightInd w:val="0"/>
        <w:spacing w:after="0" w:line="480" w:lineRule="auto"/>
        <w:rPr>
          <w:rFonts w:cs="CMR10"/>
        </w:rPr>
      </w:pPr>
      <w:r w:rsidRPr="00C23D81">
        <w:rPr>
          <w:rFonts w:cs="CMR10"/>
        </w:rPr>
        <w:lastRenderedPageBreak/>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w:t>
      </w:r>
      <w:commentRangeStart w:id="5"/>
      <w:r w:rsidRPr="00C23D81">
        <w:rPr>
          <w:rFonts w:cs="CMR10"/>
        </w:rPr>
        <w:t xml:space="preserve">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commentRangeEnd w:id="5"/>
      <w:r w:rsidR="005B2D09">
        <w:rPr>
          <w:rStyle w:val="CommentReference"/>
        </w:rPr>
        <w:commentReference w:id="5"/>
      </w:r>
      <w:r w:rsidRPr="00C23D81">
        <w:rPr>
          <w:rFonts w:cs="CMR10"/>
        </w:rPr>
        <w:t xml:space="preserve">. For </w:t>
      </w:r>
      <w:r w:rsidRPr="004F535B">
        <w:rPr>
          <w:rFonts w:cs="CMMI10"/>
          <w:i/>
        </w:rPr>
        <w:t xml:space="preserve">t </w:t>
      </w:r>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r w:rsidR="00BE171E" w:rsidRPr="00BE171E">
        <w:rPr>
          <w:rFonts w:cs="CMR10"/>
        </w:rPr>
        <w:drawing>
          <wp:inline distT="0" distB="0" distL="0" distR="0">
            <wp:extent cx="4267200" cy="4200525"/>
            <wp:effectExtent l="19050" t="0" r="0" b="0"/>
            <wp:docPr id="4"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10250" cy="5810250"/>
                      <a:chOff x="1403648" y="643086"/>
                      <a:chExt cx="5810250" cy="5810250"/>
                    </a:xfrm>
                  </a:grpSpPr>
                  <a:grpSp>
                    <a:nvGrpSpPr>
                      <a:cNvPr id="14" name="Group 13"/>
                      <a:cNvGrpSpPr/>
                    </a:nvGrpSpPr>
                    <a:grpSpPr>
                      <a:xfrm>
                        <a:off x="1403648" y="643086"/>
                        <a:ext cx="5810250" cy="5810250"/>
                        <a:chOff x="1403648" y="643086"/>
                        <a:chExt cx="5810250" cy="5810250"/>
                      </a:xfrm>
                    </a:grpSpPr>
                    <a:pic>
                      <a:nvPicPr>
                        <a:cNvPr id="1026" name="Picture 2" descr="C:\Users\Ruth\Desktop\Rplot.png"/>
                        <a:cNvPicPr>
                          <a:picLocks noChangeAspect="1" noChangeArrowheads="1"/>
                        </a:cNvPicPr>
                      </a:nvPicPr>
                      <a:blipFill>
                        <a:blip r:embed="rId6"/>
                        <a:srcRect/>
                        <a:stretch>
                          <a:fillRect/>
                        </a:stretch>
                      </a:blipFill>
                      <a:spPr bwMode="auto">
                        <a:xfrm>
                          <a:off x="1403648" y="643086"/>
                          <a:ext cx="5810250" cy="5810250"/>
                        </a:xfrm>
                        <a:prstGeom prst="rect">
                          <a:avLst/>
                        </a:prstGeom>
                        <a:noFill/>
                      </a:spPr>
                    </a:pic>
                    <a:sp>
                      <a:nvSpPr>
                        <a:cNvPr id="8" name="TextBox 7"/>
                        <a:cNvSpPr txBox="1"/>
                      </a:nvSpPr>
                      <a:spPr>
                        <a:xfrm rot="21413409">
                          <a:off x="2771800" y="1227529"/>
                          <a:ext cx="1008112"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400" dirty="0"/>
                              <a:t>m</a:t>
                            </a:r>
                            <a:r>
                              <a:rPr lang="en-CA" sz="1400" dirty="0" smtClean="0"/>
                              <a:t>=0.05</a:t>
                            </a:r>
                            <a:endParaRPr lang="en-GB" sz="1400" dirty="0"/>
                          </a:p>
                        </a:txBody>
                        <a:useSpRect/>
                      </a:txSp>
                    </a:sp>
                    <a:sp>
                      <a:nvSpPr>
                        <a:cNvPr id="9" name="TextBox 8"/>
                        <a:cNvSpPr txBox="1"/>
                      </a:nvSpPr>
                      <a:spPr>
                        <a:xfrm rot="20880336">
                          <a:off x="3491880" y="1722293"/>
                          <a:ext cx="1008112"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400" dirty="0" smtClean="0"/>
                              <a:t>m=0.20</a:t>
                            </a:r>
                            <a:endParaRPr lang="en-GB" sz="1400" dirty="0"/>
                          </a:p>
                        </a:txBody>
                        <a:useSpRect/>
                      </a:txSp>
                    </a:sp>
                    <a:sp>
                      <a:nvSpPr>
                        <a:cNvPr id="10" name="TextBox 9"/>
                        <a:cNvSpPr txBox="1"/>
                      </a:nvSpPr>
                      <a:spPr>
                        <a:xfrm rot="19991184">
                          <a:off x="4005212" y="2478739"/>
                          <a:ext cx="1008112"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400" dirty="0" smtClean="0"/>
                              <a:t>m=0.4</a:t>
                            </a:r>
                            <a:endParaRPr lang="en-GB" sz="1400" dirty="0"/>
                          </a:p>
                        </a:txBody>
                        <a:useSpRect/>
                      </a:txSp>
                    </a:sp>
                    <a:sp>
                      <a:nvSpPr>
                        <a:cNvPr id="11" name="TextBox 10"/>
                        <a:cNvSpPr txBox="1"/>
                      </a:nvSpPr>
                      <a:spPr>
                        <a:xfrm rot="19743871">
                          <a:off x="3853882" y="3882255"/>
                          <a:ext cx="1008112"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400" dirty="0" smtClean="0"/>
                              <a:t>m=0.6</a:t>
                            </a:r>
                            <a:endParaRPr lang="en-GB" sz="1400" dirty="0"/>
                          </a:p>
                        </a:txBody>
                        <a:useSpRect/>
                      </a:txSp>
                    </a:sp>
                    <a:sp>
                      <a:nvSpPr>
                        <a:cNvPr id="12" name="TextBox 11"/>
                        <a:cNvSpPr txBox="1"/>
                      </a:nvSpPr>
                      <a:spPr>
                        <a:xfrm rot="20867122">
                          <a:off x="4625192" y="4550004"/>
                          <a:ext cx="1008112"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400" dirty="0" smtClean="0"/>
                              <a:t>m=0.8</a:t>
                            </a:r>
                            <a:endParaRPr lang="en-GB" sz="1400" dirty="0"/>
                          </a:p>
                        </a:txBody>
                        <a:useSpRect/>
                      </a:txSp>
                    </a:sp>
                    <a:sp>
                      <a:nvSpPr>
                        <a:cNvPr id="13" name="TextBox 12"/>
                        <a:cNvSpPr txBox="1"/>
                      </a:nvSpPr>
                      <a:spPr>
                        <a:xfrm rot="21266841">
                          <a:off x="5016574" y="5061227"/>
                          <a:ext cx="1008112"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CA" sz="1400" dirty="0" smtClean="0"/>
                              <a:t>m=0.95</a:t>
                            </a:r>
                            <a:endParaRPr lang="en-GB" sz="1400" dirty="0"/>
                          </a:p>
                        </a:txBody>
                        <a:useSpRect/>
                      </a:txSp>
                    </a:sp>
                  </a:grpSp>
                </lc:lockedCanvas>
              </a:graphicData>
            </a:graphic>
          </wp:inline>
        </w:drawing>
      </w:r>
    </w:p>
    <w:p w:rsidR="00BE171E" w:rsidRPr="00C23D81" w:rsidRDefault="00BE171E" w:rsidP="00BE171E">
      <w:pPr>
        <w:autoSpaceDE w:val="0"/>
        <w:autoSpaceDN w:val="0"/>
        <w:adjustRightInd w:val="0"/>
        <w:spacing w:after="0" w:line="480" w:lineRule="auto"/>
        <w:rPr>
          <w:rFonts w:cs="CMR10"/>
        </w:rPr>
      </w:pPr>
      <w:r>
        <w:rPr>
          <w:rFonts w:cs="CMR10"/>
        </w:rPr>
        <w:t>Figure w: Kinship weighting function with different values of kinship preference, m</w:t>
      </w:r>
    </w:p>
    <w:p w:rsidR="00BE171E" w:rsidRDefault="00BE171E" w:rsidP="002A3A3E">
      <w:pPr>
        <w:spacing w:line="480" w:lineRule="auto"/>
      </w:pPr>
    </w:p>
    <w:p w:rsidR="0028234D" w:rsidRDefault="00D35113" w:rsidP="002A3A3E">
      <w:pPr>
        <w:spacing w:line="480" w:lineRule="auto"/>
      </w:pPr>
      <w:proofErr w:type="gramStart"/>
      <w:r>
        <w:t>We a</w:t>
      </w:r>
      <w:r w:rsidR="00E552ED">
        <w:t>sses</w:t>
      </w:r>
      <w:r>
        <w:t xml:space="preserve"> relatedness by keeping track of pedigree relationships up to the great grandmother generation, a task that is </w:t>
      </w:r>
      <w:r w:rsidR="00A53682">
        <w:t xml:space="preserve">facilitated </w:t>
      </w:r>
      <w:r>
        <w:t>by the fact that all offspring within one clutch have the same father</w:t>
      </w:r>
      <w:r w:rsidR="00A53682">
        <w:t>.</w:t>
      </w:r>
      <w:proofErr w:type="gramEnd"/>
    </w:p>
    <w:p w:rsidR="00A53682" w:rsidRDefault="001C67BC" w:rsidP="002A3A3E">
      <w:pPr>
        <w:spacing w:line="480" w:lineRule="auto"/>
      </w:pPr>
      <w:r w:rsidRPr="001C67BC">
        <w:t>As generations of group formation proceed</w:t>
      </w:r>
      <w:r w:rsidR="00BE171E">
        <w:t>s</w:t>
      </w:r>
      <w:r w:rsidRPr="001C67BC">
        <w:t>, cooperative tendencies and degree of kin preference evolves.</w:t>
      </w:r>
    </w:p>
    <w:p w:rsidR="0028234D" w:rsidRPr="001F1E45" w:rsidRDefault="0028234D" w:rsidP="002A3A3E">
      <w:pPr>
        <w:spacing w:line="480" w:lineRule="auto"/>
        <w:rPr>
          <w:b/>
          <w:lang w:val="en-CA"/>
        </w:rPr>
      </w:pPr>
      <w:r w:rsidRPr="001F1E45">
        <w:rPr>
          <w:b/>
          <w:lang w:val="en-CA"/>
        </w:rPr>
        <w:t>The simulations and Analyses</w:t>
      </w:r>
      <w:bookmarkStart w:id="6" w:name="_GoBack"/>
      <w:bookmarkEnd w:id="6"/>
    </w:p>
    <w:p w:rsidR="001D70D0" w:rsidRDefault="001D70D0" w:rsidP="002A3A3E">
      <w:pPr>
        <w:spacing w:line="480" w:lineRule="auto"/>
        <w:rPr>
          <w:lang w:val="en-CA"/>
        </w:rPr>
      </w:pPr>
    </w:p>
    <w:p w:rsidR="002A3A3E" w:rsidRDefault="002A3A3E" w:rsidP="002A3A3E">
      <w:pPr>
        <w:autoSpaceDE w:val="0"/>
        <w:autoSpaceDN w:val="0"/>
        <w:adjustRightInd w:val="0"/>
        <w:spacing w:after="0" w:line="480" w:lineRule="auto"/>
        <w:rPr>
          <w:rFonts w:cs="CMR10"/>
        </w:rPr>
      </w:pPr>
    </w:p>
    <w:p w:rsidR="001D70D0" w:rsidRPr="001F1E45" w:rsidRDefault="001D70D0" w:rsidP="002A3A3E">
      <w:pPr>
        <w:autoSpaceDE w:val="0"/>
        <w:autoSpaceDN w:val="0"/>
        <w:adjustRightInd w:val="0"/>
        <w:spacing w:after="0" w:line="480" w:lineRule="auto"/>
        <w:rPr>
          <w:rFonts w:cs="CMR10"/>
          <w:b/>
        </w:rPr>
      </w:pPr>
    </w:p>
    <w:p w:rsidR="002A3A3E" w:rsidRDefault="001F1E45" w:rsidP="002A3A3E">
      <w:pPr>
        <w:spacing w:line="480" w:lineRule="auto"/>
        <w:rPr>
          <w:sz w:val="20"/>
          <w:szCs w:val="20"/>
        </w:rPr>
      </w:pPr>
      <w:r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p>
    <w:tbl>
      <w:tblPr>
        <w:tblStyle w:val="TableGrid"/>
        <w:tblW w:w="4404" w:type="dxa"/>
        <w:tblLook w:val="04A0"/>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5255CA" w:rsidRDefault="008E55B8" w:rsidP="006D4DAE">
      <w:pPr>
        <w:spacing w:line="480" w:lineRule="auto"/>
        <w:rPr>
          <w:lang w:val="en-CA"/>
        </w:rPr>
      </w:pPr>
      <w:r w:rsidRPr="005255CA">
        <w:rPr>
          <w:highlight w:val="yellow"/>
          <w:lang w:val="en-CA"/>
        </w:rPr>
        <w:t>Summary paragraph</w:t>
      </w:r>
      <w:r w:rsidR="00746A81" w:rsidRPr="005255CA">
        <w:rPr>
          <w:highlight w:val="yellow"/>
          <w:lang w:val="en-CA"/>
        </w:rPr>
        <w:t xml:space="preserve"> describing how </w:t>
      </w:r>
      <w:r w:rsidRPr="005255CA">
        <w:rPr>
          <w:highlight w:val="yellow"/>
          <w:lang w:val="en-CA"/>
        </w:rPr>
        <w:t>the intrinsic rate of growth is the main parameter determining the evolution of kin preference, which in turn would dictate the kin composition of social groups.</w:t>
      </w:r>
      <w:r>
        <w:rPr>
          <w:lang w:val="en-CA"/>
        </w:rPr>
        <w:t xml:space="preserve">  </w:t>
      </w:r>
    </w:p>
    <w:p w:rsidR="005255CA" w:rsidRDefault="005255CA" w:rsidP="006D4DAE">
      <w:pPr>
        <w:spacing w:line="480" w:lineRule="auto"/>
        <w:rPr>
          <w:lang w:val="en-CA"/>
        </w:rPr>
      </w:pPr>
    </w:p>
    <w:p w:rsidR="005255CA" w:rsidRDefault="005255CA" w:rsidP="006D4DAE">
      <w:pPr>
        <w:spacing w:line="480" w:lineRule="auto"/>
        <w:rPr>
          <w:lang w:val="en-CA"/>
        </w:rPr>
      </w:pPr>
      <w:r>
        <w:rPr>
          <w:lang w:val="en-CA"/>
        </w:rPr>
        <w:t xml:space="preserve">The intrinsic rate of growth, r, is the main parameter that </w:t>
      </w:r>
      <w:proofErr w:type="gramStart"/>
      <w:r>
        <w:rPr>
          <w:lang w:val="en-CA"/>
        </w:rPr>
        <w:t>the determines</w:t>
      </w:r>
      <w:proofErr w:type="gramEnd"/>
      <w:r>
        <w:rPr>
          <w:lang w:val="en-CA"/>
        </w:rPr>
        <w:t xml:space="preserve"> the level of kin preference that evolves in the system.  As the intrinsic rate of growth increases the level of kin preference increases until a threshold of about 0.9 is reached (figure graphs).  This, therefore, dictates</w:t>
      </w:r>
      <w:r w:rsidR="001671AD">
        <w:rPr>
          <w:lang w:val="en-CA"/>
        </w:rPr>
        <w:t xml:space="preserve"> the </w:t>
      </w:r>
      <w:r w:rsidR="001671AD">
        <w:rPr>
          <w:lang w:val="en-CA"/>
        </w:rPr>
        <w:lastRenderedPageBreak/>
        <w:t>composition of groups, the higher the level of kin preference that has evolved the higher the average level of relatedness within groups.</w:t>
      </w:r>
    </w:p>
    <w:p w:rsidR="005255CA" w:rsidRDefault="005255CA" w:rsidP="006D4DAE">
      <w:pPr>
        <w:spacing w:line="480" w:lineRule="auto"/>
        <w:rPr>
          <w:lang w:val="en-CA"/>
        </w:rPr>
      </w:pPr>
    </w:p>
    <w:p w:rsidR="00746A81" w:rsidRDefault="008E55B8" w:rsidP="006D4DAE">
      <w:pPr>
        <w:spacing w:line="480" w:lineRule="auto"/>
        <w:rPr>
          <w:lang w:val="en-CA"/>
        </w:rPr>
      </w:pPr>
      <w:r w:rsidRPr="001671AD">
        <w:rPr>
          <w:highlight w:val="yellow"/>
          <w:lang w:val="en-CA"/>
        </w:rPr>
        <w:t xml:space="preserve">Then talk about how the </w:t>
      </w:r>
      <w:r w:rsidR="000A280B" w:rsidRPr="001671AD">
        <w:rPr>
          <w:highlight w:val="yellow"/>
          <w:lang w:val="en-CA"/>
        </w:rPr>
        <w:t xml:space="preserve">size of the </w:t>
      </w:r>
      <w:r w:rsidRPr="001671AD">
        <w:rPr>
          <w:highlight w:val="yellow"/>
          <w:lang w:val="en-CA"/>
        </w:rPr>
        <w:t>group</w:t>
      </w:r>
      <w:r w:rsidR="000A280B" w:rsidRPr="001671AD">
        <w:rPr>
          <w:highlight w:val="yellow"/>
          <w:lang w:val="en-CA"/>
        </w:rPr>
        <w:t>s formed</w:t>
      </w:r>
      <w:r w:rsidRPr="001671AD">
        <w:rPr>
          <w:highlight w:val="yellow"/>
          <w:lang w:val="en-CA"/>
        </w:rPr>
        <w:t xml:space="preserve"> depends</w:t>
      </w:r>
      <w:r w:rsidR="000A280B" w:rsidRPr="001671AD">
        <w:rPr>
          <w:highlight w:val="yellow"/>
          <w:lang w:val="en-CA"/>
        </w:rPr>
        <w:t xml:space="preserve"> on the group carrying capacity and </w:t>
      </w:r>
      <w:r w:rsidR="00AB0695" w:rsidRPr="001671AD">
        <w:rPr>
          <w:highlight w:val="yellow"/>
          <w:lang w:val="en-CA"/>
        </w:rPr>
        <w:t xml:space="preserve">on </w:t>
      </w:r>
      <w:proofErr w:type="gramStart"/>
      <w:r w:rsidR="00AB0695" w:rsidRPr="001671AD">
        <w:rPr>
          <w:highlight w:val="yellow"/>
          <w:lang w:val="en-CA"/>
        </w:rPr>
        <w:t>the</w:t>
      </w:r>
      <w:proofErr w:type="gramEnd"/>
      <w:r w:rsidR="00AB0695" w:rsidRPr="001671AD">
        <w:rPr>
          <w:highlight w:val="yellow"/>
          <w:lang w:val="en-CA"/>
        </w:rPr>
        <w:t xml:space="preserve"> average cooperative tendencies of group</w:t>
      </w:r>
      <w:r w:rsidR="00B90A7A" w:rsidRPr="001671AD">
        <w:rPr>
          <w:highlight w:val="yellow"/>
          <w:lang w:val="en-CA"/>
        </w:rPr>
        <w:t>s</w:t>
      </w:r>
      <w:r w:rsidR="00AB0695" w:rsidRPr="001671AD">
        <w:rPr>
          <w:highlight w:val="yellow"/>
          <w:lang w:val="en-CA"/>
        </w:rPr>
        <w:t xml:space="preserve">, which in turn </w:t>
      </w:r>
      <w:r w:rsidR="00696892" w:rsidRPr="001671AD">
        <w:rPr>
          <w:highlight w:val="yellow"/>
          <w:lang w:val="en-CA"/>
        </w:rPr>
        <w:t>are influenced by</w:t>
      </w:r>
      <w:r w:rsidR="00AB0695" w:rsidRPr="001671AD">
        <w:rPr>
          <w:highlight w:val="yellow"/>
          <w:lang w:val="en-CA"/>
        </w:rPr>
        <w:t xml:space="preserve"> the </w:t>
      </w:r>
      <w:r w:rsidR="000A280B" w:rsidRPr="001671AD">
        <w:rPr>
          <w:highlight w:val="yellow"/>
          <w:lang w:val="en-CA"/>
        </w:rPr>
        <w:t>relative fitness costs</w:t>
      </w:r>
      <w:r w:rsidR="00AB0695" w:rsidRPr="001671AD">
        <w:rPr>
          <w:highlight w:val="yellow"/>
          <w:lang w:val="en-CA"/>
        </w:rPr>
        <w:t xml:space="preserve"> of cooperation (</w:t>
      </w:r>
      <w:r w:rsidR="00B90A7A" w:rsidRPr="001671AD">
        <w:rPr>
          <w:highlight w:val="yellow"/>
          <w:lang w:val="en-CA"/>
        </w:rPr>
        <w:t>see</w:t>
      </w:r>
      <w:r w:rsidR="00AB0695" w:rsidRPr="001671AD">
        <w:rPr>
          <w:highlight w:val="yellow"/>
          <w:lang w:val="en-CA"/>
        </w:rPr>
        <w:t xml:space="preserve"> Van </w:t>
      </w:r>
      <w:proofErr w:type="spellStart"/>
      <w:r w:rsidR="00AB0695" w:rsidRPr="001671AD">
        <w:rPr>
          <w:highlight w:val="yellow"/>
          <w:lang w:val="en-CA"/>
        </w:rPr>
        <w:t>Veelen</w:t>
      </w:r>
      <w:proofErr w:type="spellEnd"/>
      <w:r w:rsidR="00AB0695" w:rsidRPr="001671AD">
        <w:rPr>
          <w:highlight w:val="yellow"/>
          <w:lang w:val="en-CA"/>
        </w:rPr>
        <w:t xml:space="preserve"> et al. 2010</w:t>
      </w:r>
      <w:r w:rsidR="00B90A7A" w:rsidRPr="001671AD">
        <w:rPr>
          <w:highlight w:val="yellow"/>
          <w:lang w:val="en-CA"/>
        </w:rPr>
        <w:t xml:space="preserve"> to understand how cooperation and group size attain a mutually dependent equilibrium</w:t>
      </w:r>
      <w:r w:rsidR="002F6415" w:rsidRPr="001671AD">
        <w:rPr>
          <w:highlight w:val="yellow"/>
          <w:lang w:val="en-CA"/>
        </w:rPr>
        <w:t>). N</w:t>
      </w:r>
      <w:r w:rsidR="00AB0695" w:rsidRPr="001671AD">
        <w:rPr>
          <w:highlight w:val="yellow"/>
          <w:lang w:val="en-CA"/>
        </w:rPr>
        <w:t xml:space="preserve">ote that in the simulations </w:t>
      </w:r>
      <w:r w:rsidR="002F6415" w:rsidRPr="001671AD">
        <w:rPr>
          <w:highlight w:val="yellow"/>
          <w:lang w:val="en-CA"/>
        </w:rPr>
        <w:t xml:space="preserve">the size of the groups formed depends on a group </w:t>
      </w:r>
      <w:r w:rsidR="00AB0695" w:rsidRPr="001671AD">
        <w:rPr>
          <w:highlight w:val="yellow"/>
          <w:lang w:val="en-CA"/>
        </w:rPr>
        <w:t xml:space="preserve">admission </w:t>
      </w:r>
      <w:r w:rsidR="002F6415" w:rsidRPr="001671AD">
        <w:rPr>
          <w:highlight w:val="yellow"/>
          <w:lang w:val="en-CA"/>
        </w:rPr>
        <w:t>function, which, in addition to relatedness, depends on</w:t>
      </w:r>
      <w:r w:rsidR="00AB0695" w:rsidRPr="001671AD">
        <w:rPr>
          <w:highlight w:val="yellow"/>
          <w:lang w:val="en-CA"/>
        </w:rPr>
        <w:t xml:space="preserve"> the optimum and stable group sizes, which can be calculated directly from </w:t>
      </w:r>
      <w:r w:rsidR="00B90A7A" w:rsidRPr="001671AD">
        <w:rPr>
          <w:highlight w:val="yellow"/>
          <w:lang w:val="en-CA"/>
        </w:rPr>
        <w:t xml:space="preserve">the group carrying capacity parameter and the average cooperative tendencies of the groups—see equations (3) in Avilés (1999) and </w:t>
      </w:r>
      <w:proofErr w:type="spellStart"/>
      <w:r w:rsidR="00B90A7A" w:rsidRPr="001671AD">
        <w:rPr>
          <w:highlight w:val="yellow"/>
          <w:lang w:val="en-CA"/>
        </w:rPr>
        <w:t>eq</w:t>
      </w:r>
      <w:proofErr w:type="spellEnd"/>
      <w:r w:rsidR="00B90A7A" w:rsidRPr="001671AD">
        <w:rPr>
          <w:highlight w:val="yellow"/>
          <w:lang w:val="en-CA"/>
        </w:rPr>
        <w:t xml:space="preserve"> (4) and (5) in the Appendix of Avilés et al. 2004)</w:t>
      </w:r>
      <w:r w:rsidRPr="001671AD">
        <w:rPr>
          <w:highlight w:val="yellow"/>
          <w:lang w:val="en-CA"/>
        </w:rPr>
        <w:t>.</w:t>
      </w:r>
      <w:r>
        <w:rPr>
          <w:lang w:val="en-CA"/>
        </w:rPr>
        <w:t xml:space="preserve">  </w:t>
      </w:r>
    </w:p>
    <w:p w:rsidR="001671AD" w:rsidRDefault="001671AD" w:rsidP="006D4DAE">
      <w:pPr>
        <w:spacing w:line="480" w:lineRule="auto"/>
        <w:rPr>
          <w:lang w:val="en-CA"/>
        </w:rPr>
      </w:pPr>
    </w:p>
    <w:p w:rsidR="001671AD" w:rsidRPr="00746A81" w:rsidRDefault="001671AD" w:rsidP="006D4DAE">
      <w:pPr>
        <w:spacing w:line="480" w:lineRule="auto"/>
        <w:rPr>
          <w:lang w:val="en-CA"/>
        </w:rPr>
      </w:pPr>
    </w:p>
    <w:p w:rsidR="007B28E9" w:rsidRPr="00387EB5" w:rsidRDefault="007B28E9" w:rsidP="007B28E9">
      <w:pPr>
        <w:spacing w:line="480" w:lineRule="auto"/>
        <w:rPr>
          <w:i/>
          <w:lang w:val="en-CA"/>
        </w:rPr>
      </w:pPr>
      <w:r w:rsidRPr="00387EB5">
        <w:rPr>
          <w:i/>
          <w:lang w:val="en-CA"/>
        </w:rPr>
        <w:t>Evolution of kin preference</w:t>
      </w:r>
    </w:p>
    <w:p w:rsidR="007B28E9" w:rsidRDefault="002F6415" w:rsidP="007B28E9">
      <w:pPr>
        <w:spacing w:line="480" w:lineRule="auto"/>
        <w:rPr>
          <w:lang w:val="en-CA"/>
        </w:rPr>
      </w:pPr>
      <w:r>
        <w:rPr>
          <w:lang w:val="en-CA"/>
        </w:rPr>
        <w:t>Make this and the next section one, as these things are directly related to each other</w:t>
      </w:r>
      <w:r w:rsidR="007B28E9">
        <w:rPr>
          <w:lang w:val="en-CA"/>
        </w:rPr>
        <w:t>.  The level of kin preference that evolves is most affected by the intrinsic rate of growth (r</w:t>
      </w:r>
      <w:r w:rsidR="007B28E9">
        <w:rPr>
          <w:vertAlign w:val="superscript"/>
          <w:lang w:val="en-CA"/>
        </w:rPr>
        <w:t>2</w:t>
      </w:r>
      <w:r w:rsidR="007B28E9">
        <w:rPr>
          <w:lang w:val="en-CA"/>
        </w:rPr>
        <w:t>=0.88 table x) with higher levels of kin preference evolving as the R increases, with it apparently leveling off as R approaches 1.5 (figure 1).  Cost of cooperation, β, only has an effect on kin preference when both R is small (&lt; 1.0) and the group carrying capacity, 1/c, is large (C=0.02) (figure 1).</w:t>
      </w:r>
    </w:p>
    <w:p w:rsidR="007B28E9" w:rsidRDefault="007B28E9" w:rsidP="007B28E9">
      <w:pPr>
        <w:spacing w:line="480" w:lineRule="auto"/>
        <w:rPr>
          <w:i/>
          <w:lang w:val="en-CA"/>
        </w:rPr>
      </w:pPr>
      <w:r w:rsidRPr="001F3D56">
        <w:rPr>
          <w:i/>
          <w:lang w:val="en-CA"/>
        </w:rPr>
        <w:t xml:space="preserve">Evolution of </w:t>
      </w:r>
      <w:r>
        <w:rPr>
          <w:i/>
          <w:lang w:val="en-CA"/>
        </w:rPr>
        <w:t xml:space="preserve">average </w:t>
      </w:r>
      <w:r w:rsidRPr="001F3D56">
        <w:rPr>
          <w:i/>
          <w:lang w:val="en-CA"/>
        </w:rPr>
        <w:t>relatedness</w:t>
      </w:r>
      <w:r>
        <w:rPr>
          <w:i/>
          <w:lang w:val="en-CA"/>
        </w:rPr>
        <w:t xml:space="preserve"> within groups</w:t>
      </w:r>
    </w:p>
    <w:p w:rsidR="007B28E9" w:rsidRPr="001F3D56" w:rsidRDefault="007B28E9" w:rsidP="007B28E9">
      <w:pPr>
        <w:spacing w:line="480" w:lineRule="auto"/>
        <w:rPr>
          <w:lang w:val="en-CA"/>
        </w:rPr>
      </w:pPr>
      <w:r>
        <w:rPr>
          <w:lang w:val="en-CA"/>
        </w:rPr>
        <w:t xml:space="preserve">90.7% of the variability in average relatedness within groups is due to r, the intrinsic rate of growth (table x, figure 1). The intrinsic rate of growth, r, has a very large effect on the average relatedness within groups, with the average relatedness increasing as the intrinsic rate of growth increases.  The </w:t>
      </w:r>
      <w:r>
        <w:rPr>
          <w:lang w:val="en-CA"/>
        </w:rPr>
        <w:lastRenderedPageBreak/>
        <w:t>group carrying capacity, 1/c, and the cost of cooperation, β, have little effect, with β only explaining 2.31% of the variation (table x, figure 1).</w:t>
      </w:r>
    </w:p>
    <w:p w:rsidR="00BD1977" w:rsidRDefault="00BD1977" w:rsidP="006D4DAE">
      <w:pPr>
        <w:spacing w:line="480" w:lineRule="auto"/>
        <w:rPr>
          <w:i/>
          <w:lang w:val="en-CA"/>
        </w:rPr>
      </w:pPr>
      <w:r w:rsidRPr="00CB1768">
        <w:rPr>
          <w:i/>
          <w:lang w:val="en-CA"/>
        </w:rPr>
        <w:t>Evolution of Group Size</w:t>
      </w:r>
    </w:p>
    <w:p w:rsidR="00BD1977" w:rsidRPr="00CB1768" w:rsidRDefault="008112B6" w:rsidP="006D4DAE">
      <w:pPr>
        <w:spacing w:line="480" w:lineRule="auto"/>
        <w:rPr>
          <w:lang w:val="en-CA"/>
        </w:rPr>
      </w:pPr>
      <w:r>
        <w:rPr>
          <w:lang w:val="en-CA"/>
        </w:rPr>
        <w:t xml:space="preserve">Discuss group size </w:t>
      </w:r>
      <w:r w:rsidR="004641DE">
        <w:rPr>
          <w:lang w:val="en-CA"/>
        </w:rPr>
        <w:t xml:space="preserve">formation </w:t>
      </w:r>
      <w:r w:rsidR="007B28E9">
        <w:rPr>
          <w:lang w:val="en-CA"/>
        </w:rPr>
        <w:t>third</w:t>
      </w:r>
      <w:r>
        <w:rPr>
          <w:lang w:val="en-CA"/>
        </w:rPr>
        <w:t>, noting that grouping tendencies, per se, are not evolving</w:t>
      </w:r>
      <w:r w:rsidR="002F6415">
        <w:rPr>
          <w:lang w:val="en-CA"/>
        </w:rPr>
        <w:t>, but rather that the size of the groups formed depend</w:t>
      </w:r>
      <w:r w:rsidR="005144DC">
        <w:rPr>
          <w:lang w:val="en-CA"/>
        </w:rPr>
        <w:t>s</w:t>
      </w:r>
      <w:r w:rsidR="002F6415">
        <w:rPr>
          <w:lang w:val="en-CA"/>
        </w:rPr>
        <w:t xml:space="preserve"> on the group carrying capacity parameter and the evolving levels of cooperative tendencies</w:t>
      </w:r>
      <w:r w:rsidR="004641DE">
        <w:rPr>
          <w:lang w:val="en-CA"/>
        </w:rPr>
        <w:t xml:space="preserve">, given the equation </w:t>
      </w:r>
      <w:r w:rsidR="005144DC">
        <w:rPr>
          <w:lang w:val="en-CA"/>
        </w:rPr>
        <w:t>that</w:t>
      </w:r>
      <w:r w:rsidR="004641DE">
        <w:rPr>
          <w:lang w:val="en-CA"/>
        </w:rPr>
        <w:t xml:space="preserve"> determines group admission probabilities as a function of the optimum and stable group sizes</w:t>
      </w:r>
      <w:r>
        <w:rPr>
          <w:lang w:val="en-CA"/>
        </w:rPr>
        <w:t xml:space="preserve">.  </w:t>
      </w:r>
      <w:r w:rsidR="00BD1977">
        <w:rPr>
          <w:lang w:val="en-CA"/>
        </w:rPr>
        <w:t xml:space="preserve">The size of groups formed was primarily affected by the group carrying capacity, 1/c, with 63.3% of the variation attributable to C (table x.)  However </w:t>
      </w:r>
      <w:r>
        <w:rPr>
          <w:lang w:val="en-CA"/>
        </w:rPr>
        <w:t xml:space="preserve">the </w:t>
      </w:r>
      <w:r w:rsidR="00BD1977">
        <w:rPr>
          <w:lang w:val="en-CA"/>
        </w:rPr>
        <w:t xml:space="preserve">intrinsic rate of growth, R, had an effect. When the group carrying capacity was high, (c=0.02) the larger the intrinsic rate of growth, R, the larger the average </w:t>
      </w:r>
      <w:r w:rsidR="00EA1FC5">
        <w:rPr>
          <w:lang w:val="en-CA"/>
        </w:rPr>
        <w:t xml:space="preserve">size of the </w:t>
      </w:r>
      <w:r w:rsidR="00BD1977">
        <w:rPr>
          <w:lang w:val="en-CA"/>
        </w:rPr>
        <w:t>group</w:t>
      </w:r>
      <w:r w:rsidR="00EA1FC5">
        <w:rPr>
          <w:lang w:val="en-CA"/>
        </w:rPr>
        <w:t>s</w:t>
      </w:r>
      <w:r w:rsidR="00BD1977">
        <w:rPr>
          <w:lang w:val="en-CA"/>
        </w:rPr>
        <w:t xml:space="preserve"> </w:t>
      </w:r>
      <w:r w:rsidR="00DF2D36">
        <w:rPr>
          <w:lang w:val="en-CA"/>
        </w:rPr>
        <w:t xml:space="preserve">that </w:t>
      </w:r>
      <w:r w:rsidR="00EA1FC5">
        <w:rPr>
          <w:lang w:val="en-CA"/>
        </w:rPr>
        <w:t>formed</w:t>
      </w:r>
      <w:r w:rsidR="00BD1977">
        <w:rPr>
          <w:lang w:val="en-CA"/>
        </w:rPr>
        <w:t xml:space="preserve">. </w:t>
      </w:r>
      <w:commentRangeStart w:id="7"/>
      <w:r w:rsidR="00BD1977">
        <w:rPr>
          <w:lang w:val="en-CA"/>
        </w:rPr>
        <w:t xml:space="preserve">The cost of cooperation, β, only had an effect on the group size when C and r was small (C=0.02 and R&lt;1.0), keeping groups below the stable group size (figure 1). Otherwise the average group size remained around the </w:t>
      </w:r>
      <w:commentRangeStart w:id="8"/>
      <w:r w:rsidR="00BD1977">
        <w:rPr>
          <w:lang w:val="en-CA"/>
        </w:rPr>
        <w:t>stable group size</w:t>
      </w:r>
      <w:commentRangeEnd w:id="8"/>
      <w:r w:rsidR="00BD1977">
        <w:rPr>
          <w:rStyle w:val="CommentReference"/>
        </w:rPr>
        <w:commentReference w:id="8"/>
      </w:r>
      <w:commentRangeEnd w:id="7"/>
      <w:r w:rsidR="00DA4CC4">
        <w:rPr>
          <w:rStyle w:val="CommentReference"/>
        </w:rPr>
        <w:commentReference w:id="7"/>
      </w:r>
    </w:p>
    <w:p w:rsidR="00BD1977" w:rsidRDefault="00BD1977" w:rsidP="006D4DAE">
      <w:pPr>
        <w:spacing w:line="480" w:lineRule="auto"/>
        <w:rPr>
          <w:i/>
          <w:lang w:val="en-CA"/>
        </w:rPr>
      </w:pPr>
      <w:r w:rsidRPr="00A2312D">
        <w:rPr>
          <w:i/>
          <w:lang w:val="en-CA"/>
        </w:rPr>
        <w:t>Evolution of cooperation</w:t>
      </w:r>
    </w:p>
    <w:p w:rsidR="00BD1977" w:rsidRDefault="008E55B8" w:rsidP="006D4DAE">
      <w:pPr>
        <w:spacing w:line="480" w:lineRule="auto"/>
        <w:rPr>
          <w:lang w:val="en-CA"/>
        </w:rPr>
      </w:pPr>
      <w:r>
        <w:rPr>
          <w:lang w:val="en-CA"/>
        </w:rPr>
        <w:t xml:space="preserve">Discuss the evolution of cooperation last, </w:t>
      </w:r>
      <w:r w:rsidR="00F65D8F">
        <w:rPr>
          <w:lang w:val="en-CA"/>
        </w:rPr>
        <w:t>since it will depend partly on values attained by degree of relatedness and group size, in addition to the costs of cooperation</w:t>
      </w:r>
      <w:r>
        <w:rPr>
          <w:lang w:val="en-CA"/>
        </w:rPr>
        <w:t xml:space="preserve">.  </w:t>
      </w:r>
      <w:r w:rsidR="00BD1977">
        <w:rPr>
          <w:lang w:val="en-CA"/>
        </w:rPr>
        <w:t xml:space="preserve">The level of cooperation that evolved depended on the cost of cooperation, β, with 29.9% of the variation explained by the cost of cooperation.  36.9% of the variation was explained by interaction terms in the ANOVA model (table x).  From figure 1 it can been seen that when the group carrying capacity was small (C =0.1) average cooperation evolved to a high level regardless of the cost of cooperation or intrinsic rate of growth. However when both the group carrying capacity and the cost of cooperation is large (C=0.02 and β </w:t>
      </w:r>
      <w:r w:rsidR="00BD1977">
        <w:rPr>
          <w:lang w:val="en-CA"/>
        </w:rPr>
        <w:sym w:font="Mathematica1" w:char="F0A3"/>
      </w:r>
      <w:r w:rsidR="00BD1977">
        <w:rPr>
          <w:lang w:val="en-CA"/>
        </w:rPr>
        <w:t>0.6, C=0.06 and β =0.8) lower levels of cooperation evolve.</w:t>
      </w:r>
    </w:p>
    <w:p w:rsidR="00BD1977" w:rsidRDefault="00BD1977" w:rsidP="00BD1977">
      <w:pPr>
        <w:rPr>
          <w:lang w:val="en-CA"/>
        </w:rPr>
      </w:pPr>
    </w:p>
    <w:tbl>
      <w:tblPr>
        <w:tblStyle w:val="TableGrid"/>
        <w:tblW w:w="0" w:type="auto"/>
        <w:tblLook w:val="04A0"/>
      </w:tblPr>
      <w:tblGrid>
        <w:gridCol w:w="1890"/>
        <w:gridCol w:w="2046"/>
        <w:gridCol w:w="1842"/>
        <w:gridCol w:w="1560"/>
        <w:gridCol w:w="1559"/>
      </w:tblGrid>
      <w:tr w:rsidR="00BD1977" w:rsidTr="002A3D64">
        <w:trPr>
          <w:trHeight w:hRule="exact" w:val="688"/>
        </w:trPr>
        <w:tc>
          <w:tcPr>
            <w:tcW w:w="1890" w:type="dxa"/>
          </w:tcPr>
          <w:p w:rsidR="00BD1977" w:rsidRDefault="00BD1977" w:rsidP="002A3D64">
            <w:r>
              <w:lastRenderedPageBreak/>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5255CA" w:rsidRDefault="00BD1977" w:rsidP="00BD1977">
      <w:pPr>
        <w:rPr>
          <w:b/>
        </w:rPr>
      </w:pPr>
      <w:r w:rsidRPr="005255CA">
        <w:rPr>
          <w:b/>
          <w:noProof/>
          <w:lang w:eastAsia="en-GB"/>
        </w:rPr>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7"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lastRenderedPageBreak/>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eastAsia="en-GB"/>
        </w:rPr>
        <w:lastRenderedPageBreak/>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8"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0315B5" w:rsidRDefault="000315B5" w:rsidP="00BE1656">
      <w:pPr>
        <w:spacing w:line="480" w:lineRule="auto"/>
        <w:rPr>
          <w:rFonts w:ascii="CMR10" w:hAnsi="CMR10" w:cs="CMR10"/>
          <w:b/>
          <w:sz w:val="20"/>
          <w:szCs w:val="20"/>
        </w:rPr>
      </w:pPr>
      <w:r>
        <w:rPr>
          <w:rFonts w:ascii="CMR10" w:hAnsi="CMR10" w:cs="CMR10"/>
          <w:b/>
          <w:sz w:val="20"/>
          <w:szCs w:val="20"/>
        </w:rPr>
        <w:t>Discussion</w:t>
      </w:r>
    </w:p>
    <w:p w:rsidR="00F65D8F" w:rsidRPr="00F65D8F" w:rsidRDefault="00C9494C" w:rsidP="00BE1656">
      <w:pPr>
        <w:spacing w:line="480" w:lineRule="auto"/>
        <w:rPr>
          <w:rFonts w:ascii="CMR10" w:hAnsi="CMR10" w:cs="CMR10"/>
          <w:sz w:val="20"/>
          <w:szCs w:val="20"/>
        </w:rPr>
      </w:pPr>
      <w:r>
        <w:rPr>
          <w:rFonts w:ascii="CMR10" w:hAnsi="CMR10" w:cs="CMR10"/>
          <w:sz w:val="20"/>
          <w:szCs w:val="20"/>
        </w:rPr>
        <w:t xml:space="preserve">Ruth: </w:t>
      </w:r>
      <w:r w:rsidR="00F65D8F" w:rsidRPr="00F65D8F">
        <w:rPr>
          <w:rFonts w:ascii="CMR10" w:hAnsi="CMR10" w:cs="CMR10"/>
          <w:sz w:val="20"/>
          <w:szCs w:val="20"/>
        </w:rPr>
        <w:t xml:space="preserve">The discussion should relate the results to other papers, such as the Avilés et al. 2004 and the Van </w:t>
      </w:r>
      <w:proofErr w:type="spellStart"/>
      <w:r w:rsidR="00F65D8F" w:rsidRPr="00F65D8F">
        <w:rPr>
          <w:rFonts w:ascii="CMR10" w:hAnsi="CMR10" w:cs="CMR10"/>
          <w:sz w:val="20"/>
          <w:szCs w:val="20"/>
        </w:rPr>
        <w:t>Veelen</w:t>
      </w:r>
      <w:proofErr w:type="spellEnd"/>
      <w:r w:rsidR="00F65D8F" w:rsidRPr="00F65D8F">
        <w:rPr>
          <w:rFonts w:ascii="CMR10" w:hAnsi="CMR10" w:cs="CMR10"/>
          <w:sz w:val="20"/>
          <w:szCs w:val="20"/>
        </w:rPr>
        <w:t xml:space="preserve"> et al. 2010</w:t>
      </w:r>
      <w:r w:rsidR="000E633C">
        <w:rPr>
          <w:rFonts w:ascii="CMR10" w:hAnsi="CMR10" w:cs="CMR10"/>
          <w:sz w:val="20"/>
          <w:szCs w:val="20"/>
        </w:rPr>
        <w:t xml:space="preserve"> and others from the literature</w:t>
      </w:r>
      <w:r>
        <w:rPr>
          <w:rFonts w:ascii="CMR10" w:hAnsi="CMR10" w:cs="CMR10"/>
          <w:sz w:val="20"/>
          <w:szCs w:val="20"/>
        </w:rPr>
        <w:t>, for you to find</w:t>
      </w:r>
      <w:r w:rsidR="00F65D8F" w:rsidRPr="00F65D8F">
        <w:rPr>
          <w:rFonts w:ascii="CMR10" w:hAnsi="CMR10" w:cs="CMR10"/>
          <w:sz w:val="20"/>
          <w:szCs w:val="20"/>
        </w:rPr>
        <w:t>.  There should also be some examples of actual organisms to which these various things may apply.</w:t>
      </w:r>
      <w:r w:rsidR="008B2FDA">
        <w:rPr>
          <w:rFonts w:ascii="CMR10" w:hAnsi="CMR10" w:cs="CMR10"/>
          <w:sz w:val="20"/>
          <w:szCs w:val="20"/>
        </w:rPr>
        <w:t xml:space="preserve">  Start with the examples from the Avilés et al. 2004, but look for more recent references that may be relevant.  </w:t>
      </w:r>
    </w:p>
    <w:p w:rsidR="00121039" w:rsidRDefault="00121039" w:rsidP="00BE1656">
      <w:pPr>
        <w:spacing w:line="480" w:lineRule="auto"/>
        <w:rPr>
          <w:rFonts w:ascii="CMR10" w:hAnsi="CMR10" w:cs="CMR10"/>
          <w:i/>
          <w:sz w:val="20"/>
          <w:szCs w:val="20"/>
        </w:rPr>
      </w:pPr>
      <w:r w:rsidRPr="00121039">
        <w:rPr>
          <w:rFonts w:ascii="CMR10" w:hAnsi="CMR10" w:cs="CMR10"/>
          <w:i/>
          <w:sz w:val="20"/>
          <w:szCs w:val="20"/>
        </w:rPr>
        <w:t xml:space="preserve">Explanation of </w:t>
      </w:r>
      <w:r w:rsidR="00BE1656">
        <w:rPr>
          <w:rFonts w:ascii="CMR10" w:hAnsi="CMR10" w:cs="CMR10"/>
          <w:i/>
          <w:sz w:val="20"/>
          <w:szCs w:val="20"/>
        </w:rPr>
        <w:t>effects</w:t>
      </w:r>
      <w:r>
        <w:rPr>
          <w:rFonts w:ascii="CMR10" w:hAnsi="CMR10" w:cs="CMR10"/>
          <w:i/>
          <w:sz w:val="20"/>
          <w:szCs w:val="20"/>
        </w:rPr>
        <w:t xml:space="preserve"> of R, Beta and C</w:t>
      </w:r>
    </w:p>
    <w:p w:rsidR="00121039" w:rsidRPr="00BE1656" w:rsidRDefault="00B92E4F" w:rsidP="00BE1656">
      <w:pPr>
        <w:spacing w:line="480" w:lineRule="auto"/>
        <w:rPr>
          <w:rFonts w:ascii="CMR10" w:hAnsi="CMR10" w:cs="CMR10"/>
          <w:i/>
          <w:sz w:val="20"/>
          <w:szCs w:val="20"/>
          <w:u w:val="single"/>
        </w:rPr>
      </w:pPr>
      <w:r w:rsidRPr="00BE1656">
        <w:rPr>
          <w:rFonts w:ascii="CMR10" w:hAnsi="CMR10" w:cs="CMR10"/>
          <w:i/>
          <w:sz w:val="20"/>
          <w:szCs w:val="20"/>
          <w:u w:val="single"/>
        </w:rPr>
        <w:t>Effects of R:</w:t>
      </w:r>
    </w:p>
    <w:p w:rsidR="00B92E4F" w:rsidRDefault="00B92E4F" w:rsidP="00BE1656">
      <w:pPr>
        <w:spacing w:line="480" w:lineRule="auto"/>
      </w:pPr>
      <w:r w:rsidRPr="00FE14F1">
        <w:lastRenderedPageBreak/>
        <w:t>As R increases, more relatives are available in the population to form part of groups, so groups become more restrictive in their admission requirements, thus causing average within group relatedness to increase.  With greater within group relatedness, greater levels of cooperation can evolve.  With larger R, larger groups can form, but the effect is more marked when larger group carrying capacities (1/c) require the formation of larger groups.</w:t>
      </w:r>
    </w:p>
    <w:p w:rsidR="00B92E4F" w:rsidRDefault="00B92E4F" w:rsidP="00BE1656">
      <w:pPr>
        <w:spacing w:line="480" w:lineRule="auto"/>
      </w:pPr>
      <w:r>
        <w:t xml:space="preserve">Interestingly kin preference does not go to zero, even for very small R. This may </w:t>
      </w:r>
      <w:r w:rsidR="004C4E31">
        <w:t xml:space="preserve">be </w:t>
      </w:r>
      <w:r>
        <w:t xml:space="preserve">because leaving relatives out </w:t>
      </w:r>
      <w:r w:rsidR="004C4E31">
        <w:t xml:space="preserve">of a group </w:t>
      </w:r>
      <w:r>
        <w:t>has an indirect fitness cost as these individuals will be eliminated from the population</w:t>
      </w:r>
    </w:p>
    <w:p w:rsidR="00B92E4F" w:rsidRDefault="00B92E4F" w:rsidP="00BE1656">
      <w:pPr>
        <w:spacing w:line="480" w:lineRule="auto"/>
      </w:pPr>
    </w:p>
    <w:p w:rsidR="00B92E4F" w:rsidRPr="00BE1656" w:rsidRDefault="00B92E4F" w:rsidP="00BE1656">
      <w:pPr>
        <w:spacing w:line="480" w:lineRule="auto"/>
        <w:rPr>
          <w:i/>
          <w:u w:val="single"/>
        </w:rPr>
      </w:pPr>
      <w:r w:rsidRPr="00BE1656">
        <w:rPr>
          <w:i/>
          <w:u w:val="single"/>
        </w:rPr>
        <w:t>Effects of 1/c:</w:t>
      </w:r>
    </w:p>
    <w:p w:rsidR="00B92E4F" w:rsidRDefault="00B92E4F" w:rsidP="00BE1656">
      <w:pPr>
        <w:tabs>
          <w:tab w:val="left" w:pos="0"/>
        </w:tabs>
        <w:spacing w:line="480" w:lineRule="auto"/>
      </w:pPr>
      <w:r w:rsidRPr="003C6A88">
        <w:t xml:space="preserve">The group carrying capacity parameter affects primarily the size of the groups formed.  With larger 1/c, larger groups form (this is obvious).  The group carrying capacity parameter, however, also seems to interact with </w:t>
      </w:r>
      <w:r w:rsidRPr="003C6A88">
        <w:rPr>
          <w:rFonts w:ascii="Symbol" w:hAnsi="Symbol"/>
          <w:i/>
        </w:rPr>
        <w:t></w:t>
      </w:r>
      <w:r w:rsidRPr="003C6A88">
        <w:t xml:space="preserve">: when 1/c is large, </w:t>
      </w:r>
      <w:r w:rsidRPr="003C6A88">
        <w:rPr>
          <w:rFonts w:ascii="Symbol" w:hAnsi="Symbol"/>
          <w:i/>
        </w:rPr>
        <w:t></w:t>
      </w:r>
      <w:r w:rsidRPr="003C6A88">
        <w:t xml:space="preserve"> has an effect in all four variables. </w:t>
      </w:r>
    </w:p>
    <w:p w:rsidR="00B92E4F" w:rsidRPr="00C56895" w:rsidRDefault="00B92E4F" w:rsidP="00BE1656">
      <w:pPr>
        <w:tabs>
          <w:tab w:val="left" w:pos="0"/>
        </w:tabs>
        <w:spacing w:line="480" w:lineRule="auto"/>
      </w:pPr>
      <w:r w:rsidRPr="00C56895">
        <w:t xml:space="preserve">If there is a large group carrying capacity (large 1/c) </w:t>
      </w:r>
      <w:r w:rsidR="004C4E31">
        <w:t xml:space="preserve">the </w:t>
      </w:r>
      <w:r w:rsidRPr="00C56895">
        <w:t xml:space="preserve">cost of cooperation </w:t>
      </w:r>
      <w:r w:rsidR="004C4E31">
        <w:t xml:space="preserve">parameter becomes </w:t>
      </w:r>
      <w:r w:rsidRPr="00C56895">
        <w:t xml:space="preserve">important.  If group carrying capacity is large it is much harder to admit only kin, therefore the effects of high cooperation cost cannot be mitigated as much by the admission of kin only. </w:t>
      </w:r>
    </w:p>
    <w:p w:rsidR="00B92E4F" w:rsidRPr="00C56895" w:rsidRDefault="00B92E4F" w:rsidP="00BE1656">
      <w:pPr>
        <w:tabs>
          <w:tab w:val="left" w:pos="0"/>
        </w:tabs>
        <w:spacing w:line="480" w:lineRule="auto"/>
      </w:pPr>
      <w:r w:rsidRPr="00C56895">
        <w:t xml:space="preserve">When the group carrying capacity (1/c) is small higher levels of cooperation can be maintained even when cooperation is costly because the groups that form are small and therefore can be more restrictive in terms of group entry, only allowing </w:t>
      </w:r>
      <w:commentRangeStart w:id="9"/>
      <w:r w:rsidRPr="00C56895">
        <w:t>kin to join the group</w:t>
      </w:r>
      <w:commentRangeEnd w:id="9"/>
      <w:r w:rsidR="00C81024">
        <w:rPr>
          <w:rStyle w:val="CommentReference"/>
        </w:rPr>
        <w:commentReference w:id="9"/>
      </w:r>
      <w:r w:rsidRPr="00C56895">
        <w:t xml:space="preserve">. However when group carrying capacity is large </w:t>
      </w:r>
      <w:r w:rsidR="00C81024">
        <w:t>groups</w:t>
      </w:r>
      <w:r w:rsidR="00C81024" w:rsidRPr="00C56895">
        <w:t xml:space="preserve"> </w:t>
      </w:r>
      <w:r w:rsidRPr="00C56895">
        <w:t>can no longer be so restrictive</w:t>
      </w:r>
      <w:r w:rsidR="004C4E31">
        <w:t>, thus causing</w:t>
      </w:r>
      <w:r w:rsidRPr="00C56895">
        <w:t xml:space="preserve"> levels of cooperation </w:t>
      </w:r>
      <w:r w:rsidR="004C4E31">
        <w:t>to drop</w:t>
      </w:r>
      <w:r w:rsidRPr="00C56895">
        <w:t>.</w:t>
      </w:r>
    </w:p>
    <w:p w:rsidR="00B92E4F" w:rsidRDefault="00B92E4F" w:rsidP="00BE1656">
      <w:pPr>
        <w:spacing w:line="480" w:lineRule="auto"/>
      </w:pPr>
      <w:r w:rsidRPr="00C56895">
        <w:t>Therefore if the group carrying capacity is large and the intrinsic rate of growth is small, groups are no longer able to maintain cooperation if the cost of cooperation (β) is high as they are unable to restrict group entry only to kin as they need to meet ecologically-determined group sizes.</w:t>
      </w:r>
    </w:p>
    <w:p w:rsidR="00BE1656" w:rsidRDefault="00BE1656" w:rsidP="00BE1656">
      <w:pPr>
        <w:spacing w:line="480" w:lineRule="auto"/>
      </w:pPr>
    </w:p>
    <w:p w:rsidR="00BE1656" w:rsidRDefault="00BE1656" w:rsidP="00BE1656">
      <w:pPr>
        <w:spacing w:line="480" w:lineRule="auto"/>
      </w:pPr>
      <w:r w:rsidRPr="00BE1656">
        <w:rPr>
          <w:i/>
          <w:u w:val="single"/>
        </w:rPr>
        <w:t xml:space="preserve">Effect of β: </w:t>
      </w:r>
    </w:p>
    <w:p w:rsidR="00BE1656" w:rsidRDefault="00BE1656" w:rsidP="00BE1656">
      <w:pPr>
        <w:spacing w:line="480" w:lineRule="auto"/>
      </w:pPr>
      <w:commentRangeStart w:id="10"/>
      <w:r w:rsidRPr="00BE1656">
        <w:t>Interestingly, the cost of cooperation parameter has little or no effect on all variables when the gro</w:t>
      </w:r>
      <w:r>
        <w:t xml:space="preserve">up carrying capacity is small due to the ability of small groups to restrict entry. </w:t>
      </w:r>
      <w:r w:rsidRPr="00BE1656">
        <w:t xml:space="preserve">When 1/c is large, however, lower levels of cooperation and smaller groups, with somewhat lower relatedness evolve when the costs of cooperation are greater.  </w:t>
      </w:r>
      <w:commentRangeEnd w:id="10"/>
      <w:r w:rsidR="00A91A03">
        <w:rPr>
          <w:rStyle w:val="CommentReference"/>
        </w:rPr>
        <w:commentReference w:id="10"/>
      </w:r>
    </w:p>
    <w:p w:rsidR="006D4DAE" w:rsidRDefault="006D4DAE" w:rsidP="00BE1656">
      <w:pPr>
        <w:spacing w:line="480" w:lineRule="auto"/>
      </w:pPr>
    </w:p>
    <w:p w:rsidR="006D4DAE" w:rsidRDefault="006D4DAE" w:rsidP="006D4DAE">
      <w:pPr>
        <w:spacing w:line="480" w:lineRule="auto"/>
        <w:rPr>
          <w:rFonts w:ascii="CMR10" w:hAnsi="CMR10" w:cs="CMR10"/>
          <w:i/>
          <w:sz w:val="20"/>
          <w:szCs w:val="20"/>
        </w:rPr>
      </w:pPr>
      <w:r w:rsidRPr="0041505A">
        <w:rPr>
          <w:rFonts w:ascii="CMR10" w:hAnsi="CMR10" w:cs="CMR10"/>
          <w:i/>
          <w:sz w:val="20"/>
          <w:szCs w:val="20"/>
        </w:rPr>
        <w:t>Explanations of correlations</w:t>
      </w:r>
    </w:p>
    <w:p w:rsidR="006D4DAE" w:rsidRPr="00BE1656" w:rsidRDefault="006D4DAE" w:rsidP="006D4DAE">
      <w:pPr>
        <w:pStyle w:val="ListParagraph"/>
        <w:numPr>
          <w:ilvl w:val="0"/>
          <w:numId w:val="1"/>
        </w:numPr>
        <w:spacing w:line="480" w:lineRule="auto"/>
        <w:ind w:left="426"/>
        <w:rPr>
          <w:rFonts w:ascii="CMR10" w:hAnsi="CMR10" w:cs="CMR10"/>
          <w:sz w:val="20"/>
          <w:szCs w:val="20"/>
        </w:rPr>
      </w:pPr>
      <w:r>
        <w:t xml:space="preserve">Relatedness is correlated with kin preference because, as the amount of kin preference exhibited increases so does the levels of relatedness within groups. </w:t>
      </w:r>
    </w:p>
    <w:p w:rsidR="006D4DAE" w:rsidRDefault="006D4DAE" w:rsidP="006D4DAE">
      <w:pPr>
        <w:pStyle w:val="ListParagraph"/>
        <w:numPr>
          <w:ilvl w:val="0"/>
          <w:numId w:val="1"/>
        </w:numPr>
        <w:spacing w:line="480" w:lineRule="auto"/>
        <w:ind w:left="426"/>
      </w:pPr>
      <w:r>
        <w:t xml:space="preserve">Group size is counter-correlated with kin preference and relatedness because as kin preference increases, entry to groups becomes more restrictive and therefore group sizes decreases.  </w:t>
      </w:r>
    </w:p>
    <w:p w:rsidR="00DB21F5" w:rsidRDefault="00A34F56" w:rsidP="004C4E31">
      <w:pPr>
        <w:pStyle w:val="ListParagraph"/>
        <w:numPr>
          <w:ilvl w:val="0"/>
          <w:numId w:val="1"/>
        </w:numPr>
        <w:spacing w:line="480" w:lineRule="auto"/>
        <w:ind w:left="426"/>
        <w:rPr>
          <w:rFonts w:ascii="CMR10" w:hAnsi="CMR10" w:cs="CMR10"/>
          <w:sz w:val="20"/>
          <w:szCs w:val="20"/>
        </w:rPr>
      </w:pPr>
      <w:r>
        <w:rPr>
          <w:rFonts w:ascii="CMR10" w:hAnsi="CMR10" w:cs="CMR10"/>
          <w:sz w:val="20"/>
          <w:szCs w:val="20"/>
        </w:rPr>
        <w:t xml:space="preserve">The </w:t>
      </w:r>
      <w:r w:rsidR="008B619E">
        <w:rPr>
          <w:rFonts w:ascii="CMR10" w:hAnsi="CMR10" w:cs="CMR10"/>
          <w:sz w:val="20"/>
          <w:szCs w:val="20"/>
        </w:rPr>
        <w:t>close</w:t>
      </w:r>
      <w:r w:rsidR="001113A8">
        <w:rPr>
          <w:rFonts w:ascii="CMR10" w:hAnsi="CMR10" w:cs="CMR10"/>
          <w:sz w:val="20"/>
          <w:szCs w:val="20"/>
        </w:rPr>
        <w:t xml:space="preserve"> </w:t>
      </w:r>
      <w:r>
        <w:rPr>
          <w:rFonts w:ascii="CMR10" w:hAnsi="CMR10" w:cs="CMR10"/>
          <w:sz w:val="20"/>
          <w:szCs w:val="20"/>
        </w:rPr>
        <w:t xml:space="preserve">correlation between group size and level of cooperation </w:t>
      </w:r>
      <w:r w:rsidR="00A737E1">
        <w:rPr>
          <w:rFonts w:ascii="CMR10" w:hAnsi="CMR10" w:cs="CMR10"/>
          <w:sz w:val="20"/>
          <w:szCs w:val="20"/>
        </w:rPr>
        <w:t xml:space="preserve">reflects the fact that </w:t>
      </w:r>
      <w:r w:rsidR="008B619E">
        <w:rPr>
          <w:rFonts w:ascii="CMR10" w:hAnsi="CMR10" w:cs="CMR10"/>
          <w:sz w:val="20"/>
          <w:szCs w:val="20"/>
        </w:rPr>
        <w:t xml:space="preserve">optimum and </w:t>
      </w:r>
      <w:r w:rsidR="00A737E1">
        <w:rPr>
          <w:rFonts w:ascii="CMR10" w:hAnsi="CMR10" w:cs="CMR10"/>
          <w:sz w:val="20"/>
          <w:szCs w:val="20"/>
        </w:rPr>
        <w:t>stable group size</w:t>
      </w:r>
      <w:r w:rsidR="008B619E">
        <w:rPr>
          <w:rFonts w:ascii="CMR10" w:hAnsi="CMR10" w:cs="CMR10"/>
          <w:sz w:val="20"/>
          <w:szCs w:val="20"/>
        </w:rPr>
        <w:t>s</w:t>
      </w:r>
      <w:r w:rsidR="00A737E1">
        <w:rPr>
          <w:rFonts w:ascii="CMR10" w:hAnsi="CMR10" w:cs="CMR10"/>
          <w:sz w:val="20"/>
          <w:szCs w:val="20"/>
        </w:rPr>
        <w:t xml:space="preserve"> </w:t>
      </w:r>
      <w:r w:rsidR="008B619E">
        <w:rPr>
          <w:rFonts w:ascii="CMR10" w:hAnsi="CMR10" w:cs="CMR10"/>
          <w:sz w:val="20"/>
          <w:szCs w:val="20"/>
        </w:rPr>
        <w:t>are</w:t>
      </w:r>
      <w:r w:rsidR="00A737E1">
        <w:rPr>
          <w:rFonts w:ascii="CMR10" w:hAnsi="CMR10" w:cs="CMR10"/>
          <w:sz w:val="20"/>
          <w:szCs w:val="20"/>
        </w:rPr>
        <w:t xml:space="preserve"> </w:t>
      </w:r>
      <w:r w:rsidR="008B619E">
        <w:rPr>
          <w:rFonts w:ascii="CMR10" w:hAnsi="CMR10" w:cs="CMR10"/>
          <w:sz w:val="20"/>
          <w:szCs w:val="20"/>
        </w:rPr>
        <w:t xml:space="preserve">directly proportional to the </w:t>
      </w:r>
      <w:r w:rsidR="00720848" w:rsidRPr="008B619E">
        <w:rPr>
          <w:rFonts w:ascii="CMR10" w:hAnsi="CMR10" w:cs="CMR10"/>
          <w:sz w:val="20"/>
          <w:szCs w:val="20"/>
        </w:rPr>
        <w:t>average</w:t>
      </w:r>
      <w:r w:rsidR="00720848" w:rsidRPr="00720848">
        <w:rPr>
          <w:rFonts w:ascii="CMR10" w:hAnsi="CMR10" w:cs="CMR10"/>
          <w:i/>
          <w:sz w:val="20"/>
          <w:szCs w:val="20"/>
        </w:rPr>
        <w:t xml:space="preserve"> </w:t>
      </w:r>
      <w:r w:rsidR="00A737E1">
        <w:rPr>
          <w:rFonts w:ascii="CMR10" w:hAnsi="CMR10" w:cs="CMR10"/>
          <w:sz w:val="20"/>
          <w:szCs w:val="20"/>
        </w:rPr>
        <w:t>cooperative tendencies</w:t>
      </w:r>
      <w:r w:rsidR="008B619E">
        <w:rPr>
          <w:rFonts w:ascii="CMR10" w:hAnsi="CMR10" w:cs="CMR10"/>
          <w:sz w:val="20"/>
          <w:szCs w:val="20"/>
        </w:rPr>
        <w:t xml:space="preserve"> in the groups</w:t>
      </w:r>
      <w:r w:rsidR="00A62489">
        <w:rPr>
          <w:rFonts w:ascii="CMR10" w:hAnsi="CMR10" w:cs="CMR10"/>
          <w:sz w:val="20"/>
          <w:szCs w:val="20"/>
        </w:rPr>
        <w:t>, as seen in</w:t>
      </w:r>
      <w:r w:rsidR="008B619E">
        <w:rPr>
          <w:rFonts w:ascii="CMR10" w:hAnsi="CMR10" w:cs="CMR10"/>
          <w:sz w:val="20"/>
          <w:szCs w:val="20"/>
        </w:rPr>
        <w:t xml:space="preserve"> </w:t>
      </w:r>
      <w:proofErr w:type="spellStart"/>
      <w:r w:rsidR="008B619E">
        <w:rPr>
          <w:rFonts w:ascii="CMR10" w:hAnsi="CMR10" w:cs="CMR10"/>
          <w:sz w:val="20"/>
          <w:szCs w:val="20"/>
        </w:rPr>
        <w:t>eq</w:t>
      </w:r>
      <w:proofErr w:type="spellEnd"/>
      <w:r w:rsidR="008B619E">
        <w:rPr>
          <w:rFonts w:ascii="CMR10" w:hAnsi="CMR10" w:cs="CMR10"/>
          <w:sz w:val="20"/>
          <w:szCs w:val="20"/>
        </w:rPr>
        <w:t xml:space="preserve"> (3) in Avilés </w:t>
      </w:r>
      <w:r w:rsidR="00A62489">
        <w:rPr>
          <w:rFonts w:ascii="CMR10" w:hAnsi="CMR10" w:cs="CMR10"/>
          <w:sz w:val="20"/>
          <w:szCs w:val="20"/>
        </w:rPr>
        <w:t>(</w:t>
      </w:r>
      <w:r w:rsidR="008B619E">
        <w:rPr>
          <w:rFonts w:ascii="CMR10" w:hAnsi="CMR10" w:cs="CMR10"/>
          <w:sz w:val="20"/>
          <w:szCs w:val="20"/>
        </w:rPr>
        <w:t>1999</w:t>
      </w:r>
      <w:r w:rsidR="00A62489">
        <w:rPr>
          <w:rFonts w:ascii="CMR10" w:hAnsi="CMR10" w:cs="CMR10"/>
          <w:sz w:val="20"/>
          <w:szCs w:val="20"/>
        </w:rPr>
        <w:t>)</w:t>
      </w:r>
      <w:r w:rsidR="008B619E">
        <w:rPr>
          <w:rFonts w:ascii="CMR10" w:hAnsi="CMR10" w:cs="CMR10"/>
          <w:sz w:val="20"/>
          <w:szCs w:val="20"/>
        </w:rPr>
        <w:t xml:space="preserve">; </w:t>
      </w:r>
      <w:proofErr w:type="spellStart"/>
      <w:r w:rsidR="008B619E">
        <w:rPr>
          <w:rFonts w:ascii="CMR10" w:hAnsi="CMR10" w:cs="CMR10"/>
          <w:sz w:val="20"/>
          <w:szCs w:val="20"/>
        </w:rPr>
        <w:t>eqs</w:t>
      </w:r>
      <w:proofErr w:type="spellEnd"/>
      <w:r w:rsidR="008B619E">
        <w:rPr>
          <w:rFonts w:ascii="CMR10" w:hAnsi="CMR10" w:cs="CMR10"/>
          <w:sz w:val="20"/>
          <w:szCs w:val="20"/>
        </w:rPr>
        <w:t xml:space="preserve"> (4 &amp; 5) in Appendix of Avilés et al. </w:t>
      </w:r>
      <w:r w:rsidR="00A62489">
        <w:rPr>
          <w:rFonts w:ascii="CMR10" w:hAnsi="CMR10" w:cs="CMR10"/>
          <w:sz w:val="20"/>
          <w:szCs w:val="20"/>
        </w:rPr>
        <w:t>(</w:t>
      </w:r>
      <w:r w:rsidR="008B619E">
        <w:rPr>
          <w:rFonts w:ascii="CMR10" w:hAnsi="CMR10" w:cs="CMR10"/>
          <w:sz w:val="20"/>
          <w:szCs w:val="20"/>
        </w:rPr>
        <w:t>2004</w:t>
      </w:r>
      <w:r w:rsidR="00A62489">
        <w:rPr>
          <w:rFonts w:ascii="CMR10" w:hAnsi="CMR10" w:cs="CMR10"/>
          <w:sz w:val="20"/>
          <w:szCs w:val="20"/>
        </w:rPr>
        <w:t>),</w:t>
      </w:r>
      <w:r w:rsidR="008B619E">
        <w:rPr>
          <w:rFonts w:ascii="CMR10" w:hAnsi="CMR10" w:cs="CMR10"/>
          <w:sz w:val="20"/>
          <w:szCs w:val="20"/>
        </w:rPr>
        <w:t xml:space="preserve"> and Table 1 of Van </w:t>
      </w:r>
      <w:proofErr w:type="spellStart"/>
      <w:r w:rsidR="008B619E">
        <w:rPr>
          <w:rFonts w:ascii="CMR10" w:hAnsi="CMR10" w:cs="CMR10"/>
          <w:sz w:val="20"/>
          <w:szCs w:val="20"/>
        </w:rPr>
        <w:t>Veelen</w:t>
      </w:r>
      <w:proofErr w:type="spellEnd"/>
      <w:r w:rsidR="008B619E">
        <w:rPr>
          <w:rFonts w:ascii="CMR10" w:hAnsi="CMR10" w:cs="CMR10"/>
          <w:sz w:val="20"/>
          <w:szCs w:val="20"/>
        </w:rPr>
        <w:t xml:space="preserve"> et al. </w:t>
      </w:r>
      <w:r w:rsidR="00A62489">
        <w:rPr>
          <w:rFonts w:ascii="CMR10" w:hAnsi="CMR10" w:cs="CMR10"/>
          <w:sz w:val="20"/>
          <w:szCs w:val="20"/>
        </w:rPr>
        <w:t>(</w:t>
      </w:r>
      <w:r w:rsidR="008B619E">
        <w:rPr>
          <w:rFonts w:ascii="CMR10" w:hAnsi="CMR10" w:cs="CMR10"/>
          <w:sz w:val="20"/>
          <w:szCs w:val="20"/>
        </w:rPr>
        <w:t>2010)</w:t>
      </w:r>
      <w:r>
        <w:rPr>
          <w:rFonts w:ascii="CMR10" w:hAnsi="CMR10" w:cs="CMR10"/>
          <w:sz w:val="20"/>
          <w:szCs w:val="20"/>
        </w:rPr>
        <w:t xml:space="preserve">.  </w:t>
      </w:r>
    </w:p>
    <w:p w:rsidR="00462EC9" w:rsidRDefault="00A1787A" w:rsidP="00BC7068">
      <w:pPr>
        <w:spacing w:line="480" w:lineRule="auto"/>
        <w:rPr>
          <w:rFonts w:ascii="CMR10" w:hAnsi="CMR10" w:cs="CMR10"/>
          <w:sz w:val="20"/>
          <w:szCs w:val="20"/>
        </w:rPr>
      </w:pPr>
      <w:r>
        <w:rPr>
          <w:rFonts w:ascii="CMR10" w:hAnsi="CMR10" w:cs="CMR10"/>
          <w:sz w:val="20"/>
          <w:szCs w:val="20"/>
        </w:rPr>
        <w:t>The c</w:t>
      </w:r>
      <w:r w:rsidR="00DB21F5">
        <w:rPr>
          <w:rFonts w:ascii="CMR10" w:hAnsi="CMR10" w:cs="CMR10"/>
          <w:sz w:val="20"/>
          <w:szCs w:val="20"/>
        </w:rPr>
        <w:t>ounter</w:t>
      </w:r>
      <w:r>
        <w:rPr>
          <w:rFonts w:ascii="CMR10" w:hAnsi="CMR10" w:cs="CMR10"/>
          <w:sz w:val="20"/>
          <w:szCs w:val="20"/>
        </w:rPr>
        <w:t>-</w:t>
      </w:r>
      <w:r w:rsidR="00DB21F5">
        <w:rPr>
          <w:rFonts w:ascii="CMR10" w:hAnsi="CMR10" w:cs="CMR10"/>
          <w:sz w:val="20"/>
          <w:szCs w:val="20"/>
        </w:rPr>
        <w:t xml:space="preserve">correlation </w:t>
      </w:r>
      <w:r w:rsidR="008363F2">
        <w:rPr>
          <w:rFonts w:ascii="CMR10" w:hAnsi="CMR10" w:cs="CMR10"/>
          <w:sz w:val="20"/>
          <w:szCs w:val="20"/>
        </w:rPr>
        <w:t>between the</w:t>
      </w:r>
      <w:r w:rsidR="001113A8">
        <w:rPr>
          <w:rFonts w:ascii="CMR10" w:hAnsi="CMR10" w:cs="CMR10"/>
          <w:sz w:val="20"/>
          <w:szCs w:val="20"/>
        </w:rPr>
        <w:t xml:space="preserve"> </w:t>
      </w:r>
      <w:r w:rsidR="008363F2">
        <w:rPr>
          <w:rFonts w:ascii="CMR10" w:hAnsi="CMR10" w:cs="CMR10"/>
          <w:sz w:val="20"/>
          <w:szCs w:val="20"/>
        </w:rPr>
        <w:t>cooperation/</w:t>
      </w:r>
      <w:r w:rsidR="00DB21F5">
        <w:rPr>
          <w:rFonts w:ascii="CMR10" w:hAnsi="CMR10" w:cs="CMR10"/>
          <w:sz w:val="20"/>
          <w:szCs w:val="20"/>
        </w:rPr>
        <w:t xml:space="preserve">group size and </w:t>
      </w:r>
      <w:r w:rsidR="008363F2">
        <w:rPr>
          <w:rFonts w:ascii="CMR10" w:hAnsi="CMR10" w:cs="CMR10"/>
          <w:sz w:val="20"/>
          <w:szCs w:val="20"/>
        </w:rPr>
        <w:t>kin preference/</w:t>
      </w:r>
      <w:r w:rsidR="00DB21F5">
        <w:rPr>
          <w:rFonts w:ascii="CMR10" w:hAnsi="CMR10" w:cs="CMR10"/>
          <w:sz w:val="20"/>
          <w:szCs w:val="20"/>
        </w:rPr>
        <w:t xml:space="preserve">relatedness </w:t>
      </w:r>
      <w:r w:rsidR="008363F2">
        <w:rPr>
          <w:rFonts w:ascii="CMR10" w:hAnsi="CMR10" w:cs="CMR10"/>
          <w:sz w:val="20"/>
          <w:szCs w:val="20"/>
        </w:rPr>
        <w:t>time</w:t>
      </w:r>
      <w:r w:rsidR="001113A8">
        <w:rPr>
          <w:rFonts w:ascii="CMR10" w:hAnsi="CMR10" w:cs="CMR10"/>
          <w:sz w:val="20"/>
          <w:szCs w:val="20"/>
        </w:rPr>
        <w:t xml:space="preserve"> series </w:t>
      </w:r>
      <w:r w:rsidR="00DB21F5">
        <w:rPr>
          <w:rFonts w:ascii="CMR10" w:hAnsi="CMR10" w:cs="CMR10"/>
          <w:sz w:val="20"/>
          <w:szCs w:val="20"/>
        </w:rPr>
        <w:t xml:space="preserve">may </w:t>
      </w:r>
      <w:r w:rsidR="001113A8">
        <w:rPr>
          <w:rFonts w:ascii="CMR10" w:hAnsi="CMR10" w:cs="CMR10"/>
          <w:sz w:val="20"/>
          <w:szCs w:val="20"/>
        </w:rPr>
        <w:t xml:space="preserve">reflect the following series of events: </w:t>
      </w:r>
      <w:r w:rsidR="002B01DE">
        <w:rPr>
          <w:rFonts w:ascii="CMR10" w:hAnsi="CMR10" w:cs="CMR10"/>
          <w:sz w:val="20"/>
          <w:szCs w:val="20"/>
        </w:rPr>
        <w:t>as kin preference, and thus degree of relatedness within groups</w:t>
      </w:r>
      <w:r w:rsidR="00C34834">
        <w:rPr>
          <w:rFonts w:ascii="CMR10" w:hAnsi="CMR10" w:cs="CMR10"/>
          <w:sz w:val="20"/>
          <w:szCs w:val="20"/>
        </w:rPr>
        <w:t>,</w:t>
      </w:r>
      <w:r w:rsidR="002B01DE">
        <w:rPr>
          <w:rFonts w:ascii="CMR10" w:hAnsi="CMR10" w:cs="CMR10"/>
          <w:sz w:val="20"/>
          <w:szCs w:val="20"/>
        </w:rPr>
        <w:t xml:space="preserve"> increases, greater levels of cooperation evolve</w:t>
      </w:r>
      <w:r w:rsidR="002F61E6">
        <w:rPr>
          <w:rFonts w:ascii="CMR10" w:hAnsi="CMR10" w:cs="CMR10"/>
          <w:sz w:val="20"/>
          <w:szCs w:val="20"/>
        </w:rPr>
        <w:t xml:space="preserve">, </w:t>
      </w:r>
      <w:r w:rsidR="00F22885">
        <w:rPr>
          <w:rFonts w:ascii="CMR10" w:hAnsi="CMR10" w:cs="CMR10"/>
          <w:sz w:val="20"/>
          <w:szCs w:val="20"/>
        </w:rPr>
        <w:t>albeit</w:t>
      </w:r>
      <w:r w:rsidR="002F61E6">
        <w:rPr>
          <w:rFonts w:ascii="CMR10" w:hAnsi="CMR10" w:cs="CMR10"/>
          <w:sz w:val="20"/>
          <w:szCs w:val="20"/>
        </w:rPr>
        <w:t xml:space="preserve"> with a certain time lag (in the graphs, we see cooperation raising following a peak of relatedness)</w:t>
      </w:r>
      <w:r w:rsidR="002B01DE">
        <w:rPr>
          <w:rFonts w:ascii="CMR10" w:hAnsi="CMR10" w:cs="CMR10"/>
          <w:sz w:val="20"/>
          <w:szCs w:val="20"/>
        </w:rPr>
        <w:t xml:space="preserve">.  Greater levels of cooperation, however, </w:t>
      </w:r>
      <w:proofErr w:type="spellStart"/>
      <w:r w:rsidR="00C34834">
        <w:rPr>
          <w:rFonts w:ascii="CMR10" w:hAnsi="CMR10" w:cs="CMR10"/>
          <w:sz w:val="20"/>
          <w:szCs w:val="20"/>
        </w:rPr>
        <w:t>favor</w:t>
      </w:r>
      <w:proofErr w:type="spellEnd"/>
      <w:r w:rsidR="002B01DE">
        <w:rPr>
          <w:rFonts w:ascii="CMR10" w:hAnsi="CMR10" w:cs="CMR10"/>
          <w:sz w:val="20"/>
          <w:szCs w:val="20"/>
        </w:rPr>
        <w:t xml:space="preserve"> the formation of larger groups</w:t>
      </w:r>
      <w:r w:rsidR="008125C8">
        <w:rPr>
          <w:rFonts w:ascii="CMR10" w:hAnsi="CMR10" w:cs="CMR10"/>
          <w:sz w:val="20"/>
          <w:szCs w:val="20"/>
        </w:rPr>
        <w:t xml:space="preserve"> (</w:t>
      </w:r>
      <w:r w:rsidR="00C25B70">
        <w:rPr>
          <w:rFonts w:ascii="CMR10" w:hAnsi="CMR10" w:cs="CMR10"/>
          <w:sz w:val="20"/>
          <w:szCs w:val="20"/>
        </w:rPr>
        <w:t>since the optimum group size is directly dependent of average cooperative tendencies, gamma/c</w:t>
      </w:r>
      <w:r w:rsidR="008125C8">
        <w:rPr>
          <w:rFonts w:ascii="CMR10" w:hAnsi="CMR10" w:cs="CMR10"/>
          <w:sz w:val="20"/>
          <w:szCs w:val="20"/>
        </w:rPr>
        <w:t>)</w:t>
      </w:r>
      <w:r w:rsidR="00AB7C97">
        <w:rPr>
          <w:rFonts w:ascii="CMR10" w:hAnsi="CMR10" w:cs="CMR10"/>
          <w:sz w:val="20"/>
          <w:szCs w:val="20"/>
        </w:rPr>
        <w:t>.  The formation of larger groups</w:t>
      </w:r>
      <w:r w:rsidR="002B01DE">
        <w:rPr>
          <w:rFonts w:ascii="CMR10" w:hAnsi="CMR10" w:cs="CMR10"/>
          <w:sz w:val="20"/>
          <w:szCs w:val="20"/>
        </w:rPr>
        <w:t xml:space="preserve"> may </w:t>
      </w:r>
      <w:r w:rsidR="00AB7C97">
        <w:rPr>
          <w:rFonts w:ascii="CMR10" w:hAnsi="CMR10" w:cs="CMR10"/>
          <w:sz w:val="20"/>
          <w:szCs w:val="20"/>
        </w:rPr>
        <w:t>require</w:t>
      </w:r>
      <w:r w:rsidR="002B01DE">
        <w:rPr>
          <w:rFonts w:ascii="CMR10" w:hAnsi="CMR10" w:cs="CMR10"/>
          <w:sz w:val="20"/>
          <w:szCs w:val="20"/>
        </w:rPr>
        <w:t xml:space="preserve"> less restrictive admission requirements</w:t>
      </w:r>
      <w:r w:rsidR="002F61E6">
        <w:rPr>
          <w:rFonts w:ascii="CMR10" w:hAnsi="CMR10" w:cs="CMR10"/>
          <w:sz w:val="20"/>
          <w:szCs w:val="20"/>
        </w:rPr>
        <w:t>, thus causing the kin preference rules to bounce back to lower levels</w:t>
      </w:r>
      <w:r w:rsidR="008125C8">
        <w:rPr>
          <w:rFonts w:ascii="CMR10" w:hAnsi="CMR10" w:cs="CMR10"/>
          <w:sz w:val="20"/>
          <w:szCs w:val="20"/>
        </w:rPr>
        <w:t>.  This will</w:t>
      </w:r>
      <w:r w:rsidR="002B01DE">
        <w:rPr>
          <w:rFonts w:ascii="CMR10" w:hAnsi="CMR10" w:cs="CMR10"/>
          <w:sz w:val="20"/>
          <w:szCs w:val="20"/>
        </w:rPr>
        <w:t xml:space="preserve"> in turn </w:t>
      </w:r>
      <w:r w:rsidR="008125C8">
        <w:rPr>
          <w:rFonts w:ascii="CMR10" w:hAnsi="CMR10" w:cs="CMR10"/>
          <w:sz w:val="20"/>
          <w:szCs w:val="20"/>
        </w:rPr>
        <w:t xml:space="preserve">lower the degree of relatedness </w:t>
      </w:r>
      <w:r w:rsidR="00F22885">
        <w:rPr>
          <w:rFonts w:ascii="CMR10" w:hAnsi="CMR10" w:cs="CMR10"/>
          <w:sz w:val="20"/>
          <w:szCs w:val="20"/>
        </w:rPr>
        <w:t>within groups</w:t>
      </w:r>
      <w:r w:rsidR="00AB7C97">
        <w:rPr>
          <w:rFonts w:ascii="CMR10" w:hAnsi="CMR10" w:cs="CMR10"/>
          <w:sz w:val="20"/>
          <w:szCs w:val="20"/>
        </w:rPr>
        <w:t xml:space="preserve">. </w:t>
      </w:r>
      <w:proofErr w:type="gramStart"/>
      <w:r w:rsidR="00AB7C97">
        <w:rPr>
          <w:rFonts w:ascii="CMR10" w:hAnsi="CMR10" w:cs="CMR10"/>
          <w:sz w:val="20"/>
          <w:szCs w:val="20"/>
        </w:rPr>
        <w:t>which</w:t>
      </w:r>
      <w:proofErr w:type="gramEnd"/>
      <w:r w:rsidR="00AB7C97">
        <w:rPr>
          <w:rFonts w:ascii="CMR10" w:hAnsi="CMR10" w:cs="CMR10"/>
          <w:sz w:val="20"/>
          <w:szCs w:val="20"/>
        </w:rPr>
        <w:t xml:space="preserve"> would then allow the accumulation of l</w:t>
      </w:r>
      <w:r w:rsidR="00F22885">
        <w:rPr>
          <w:rFonts w:ascii="CMR10" w:hAnsi="CMR10" w:cs="CMR10"/>
          <w:sz w:val="20"/>
          <w:szCs w:val="20"/>
        </w:rPr>
        <w:t>ess cooperative cheaters</w:t>
      </w:r>
      <w:r w:rsidR="00462EC9">
        <w:rPr>
          <w:rFonts w:ascii="CMR10" w:hAnsi="CMR10" w:cs="CMR10"/>
          <w:sz w:val="20"/>
          <w:szCs w:val="20"/>
        </w:rPr>
        <w:t xml:space="preserve"> </w:t>
      </w:r>
      <w:r w:rsidR="00AB7C97">
        <w:rPr>
          <w:rFonts w:ascii="CMR10" w:hAnsi="CMR10" w:cs="CMR10"/>
          <w:sz w:val="20"/>
          <w:szCs w:val="20"/>
        </w:rPr>
        <w:t>within groups.  This</w:t>
      </w:r>
      <w:r w:rsidR="00462EC9">
        <w:rPr>
          <w:rFonts w:ascii="CMR10" w:hAnsi="CMR10" w:cs="CMR10"/>
          <w:sz w:val="20"/>
          <w:szCs w:val="20"/>
        </w:rPr>
        <w:t xml:space="preserve"> may then lead to lower group productivity and thus favour </w:t>
      </w:r>
      <w:r w:rsidR="00AB7C97">
        <w:rPr>
          <w:rFonts w:ascii="CMR10" w:hAnsi="CMR10" w:cs="CMR10"/>
          <w:sz w:val="20"/>
          <w:szCs w:val="20"/>
        </w:rPr>
        <w:t xml:space="preserve">again </w:t>
      </w:r>
      <w:r w:rsidR="00462EC9">
        <w:rPr>
          <w:rFonts w:ascii="CMR10" w:hAnsi="CMR10" w:cs="CMR10"/>
          <w:sz w:val="20"/>
          <w:szCs w:val="20"/>
        </w:rPr>
        <w:t xml:space="preserve">groups that are more restrictive in their </w:t>
      </w:r>
      <w:r w:rsidR="00AB7C97">
        <w:rPr>
          <w:rFonts w:ascii="CMR10" w:hAnsi="CMR10" w:cs="CMR10"/>
          <w:sz w:val="20"/>
          <w:szCs w:val="20"/>
        </w:rPr>
        <w:t xml:space="preserve">kinship </w:t>
      </w:r>
      <w:r w:rsidR="00462EC9">
        <w:rPr>
          <w:rFonts w:ascii="CMR10" w:hAnsi="CMR10" w:cs="CMR10"/>
          <w:sz w:val="20"/>
          <w:szCs w:val="20"/>
        </w:rPr>
        <w:t xml:space="preserve">admission rules.   </w:t>
      </w:r>
    </w:p>
    <w:p w:rsidR="00F22885" w:rsidRDefault="00462EC9" w:rsidP="00BC7068">
      <w:pPr>
        <w:spacing w:line="480" w:lineRule="auto"/>
        <w:rPr>
          <w:rFonts w:ascii="CMR10" w:hAnsi="CMR10" w:cs="CMR10"/>
          <w:sz w:val="20"/>
          <w:szCs w:val="20"/>
        </w:rPr>
      </w:pPr>
      <w:r>
        <w:rPr>
          <w:rFonts w:ascii="CMR10" w:hAnsi="CMR10" w:cs="CMR10"/>
          <w:sz w:val="20"/>
          <w:szCs w:val="20"/>
        </w:rPr>
        <w:lastRenderedPageBreak/>
        <w:t>The above is merely speculative.  It would be nice</w:t>
      </w:r>
      <w:r w:rsidR="00516B3C">
        <w:rPr>
          <w:rFonts w:ascii="CMR10" w:hAnsi="CMR10" w:cs="CMR10"/>
          <w:sz w:val="20"/>
          <w:szCs w:val="20"/>
        </w:rPr>
        <w:t xml:space="preserve"> to figure out ways to test these suggestions</w:t>
      </w:r>
      <w:r>
        <w:rPr>
          <w:rFonts w:ascii="CMR10" w:hAnsi="CMR10" w:cs="CMR10"/>
          <w:sz w:val="20"/>
          <w:szCs w:val="20"/>
        </w:rPr>
        <w:t xml:space="preserve"> in the simulations themselves.</w:t>
      </w:r>
    </w:p>
    <w:p w:rsidR="000315B5" w:rsidRPr="000315B5" w:rsidRDefault="000315B5" w:rsidP="00BC7068">
      <w:pPr>
        <w:spacing w:line="480" w:lineRule="auto"/>
        <w:rPr>
          <w:b/>
          <w:lang w:val="en-CA"/>
        </w:rPr>
      </w:pPr>
    </w:p>
    <w:sectPr w:rsidR="000315B5" w:rsidRPr="000315B5" w:rsidSect="00DC6872">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Leticia Aviles" w:date="2012-12-04T18:09:00Z" w:initials="LA">
    <w:p w:rsidR="00D21BA0" w:rsidRDefault="00D21BA0">
      <w:pPr>
        <w:pStyle w:val="CommentText"/>
      </w:pPr>
      <w:r>
        <w:rPr>
          <w:rStyle w:val="CommentReference"/>
        </w:rPr>
        <w:annotationRef/>
      </w:r>
      <w:r>
        <w:t xml:space="preserve">This paragraph, or some variant, can be part of the abstract or the first paragraph of the Discussion.  </w:t>
      </w:r>
    </w:p>
  </w:comment>
  <w:comment w:id="1" w:author="Ruth" w:date="2012-12-05T11:08:00Z" w:initials="R">
    <w:p w:rsidR="0028234D" w:rsidRDefault="0028234D"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w:t>
      </w:r>
      <w:proofErr w:type="spellStart"/>
      <w:r>
        <w:rPr>
          <w:lang w:val="en-CA"/>
        </w:rPr>
        <w:t>Veelen</w:t>
      </w:r>
      <w:proofErr w:type="spellEnd"/>
      <w:r>
        <w:rPr>
          <w:lang w:val="en-CA"/>
        </w:rPr>
        <w:t xml:space="preserve"> et al. 2010 for further details.  </w:t>
      </w:r>
    </w:p>
    <w:p w:rsidR="0028234D" w:rsidRDefault="0028234D" w:rsidP="0028234D">
      <w:pPr>
        <w:spacing w:line="480" w:lineRule="auto"/>
        <w:rPr>
          <w:lang w:val="en-CA"/>
        </w:rPr>
      </w:pPr>
      <w:r w:rsidRPr="003A06D2">
        <w:rPr>
          <w:highlight w:val="yellow"/>
          <w:lang w:val="en-CA"/>
        </w:rPr>
        <w:t>Add genetics…..</w:t>
      </w:r>
    </w:p>
    <w:p w:rsidR="0028234D" w:rsidRDefault="0028234D">
      <w:pPr>
        <w:pStyle w:val="CommentText"/>
      </w:pPr>
    </w:p>
  </w:comment>
  <w:comment w:id="2" w:author="Ruth" w:date="2012-12-05T15:55:00Z" w:initials="R">
    <w:p w:rsidR="001F1E45" w:rsidRDefault="001F1E45" w:rsidP="001F1E45">
      <w:pPr>
        <w:pStyle w:val="CommentText"/>
      </w:pPr>
      <w:r>
        <w:rPr>
          <w:rStyle w:val="CommentReference"/>
        </w:rPr>
        <w:annotationRef/>
      </w:r>
      <w:r>
        <w:t>Is this still the case? Copied from Aviles 2005</w:t>
      </w:r>
    </w:p>
  </w:comment>
  <w:comment w:id="3" w:author="Ruth" w:date="2012-12-05T18:58:00Z" w:initials="R">
    <w:p w:rsidR="003871B8" w:rsidRDefault="003871B8">
      <w:pPr>
        <w:pStyle w:val="CommentText"/>
      </w:pPr>
      <w:r>
        <w:rPr>
          <w:rStyle w:val="CommentReference"/>
        </w:rPr>
        <w:annotationRef/>
      </w:r>
      <w:r>
        <w:t>Or random?</w:t>
      </w:r>
    </w:p>
  </w:comment>
  <w:comment w:id="4" w:author="Ruth" w:date="2012-12-05T19:10:00Z" w:initials="R">
    <w:p w:rsidR="00B560CE" w:rsidRDefault="00B560CE">
      <w:pPr>
        <w:pStyle w:val="CommentText"/>
      </w:pPr>
      <w:r>
        <w:rPr>
          <w:rStyle w:val="CommentReference"/>
        </w:rPr>
        <w:annotationRef/>
      </w:r>
      <w:r>
        <w:t>Julian, is this true?</w:t>
      </w:r>
    </w:p>
  </w:comment>
  <w:comment w:id="5" w:author="Ruth" w:date="2012-12-05T19:33:00Z" w:initials="R">
    <w:p w:rsidR="005B2D09" w:rsidRDefault="005B2D09">
      <w:pPr>
        <w:pStyle w:val="CommentText"/>
      </w:pPr>
      <w:r>
        <w:rPr>
          <w:rStyle w:val="CommentReference"/>
        </w:rPr>
        <w:annotationRef/>
      </w:r>
      <w:r>
        <w:t>Julian, is this true?</w:t>
      </w:r>
    </w:p>
  </w:comment>
  <w:comment w:id="8" w:author="Ruth" w:date="2012-12-04T18:09:00Z" w:initials="R">
    <w:p w:rsidR="00D21BA0" w:rsidRDefault="00D21BA0" w:rsidP="00BD1977">
      <w:pPr>
        <w:pStyle w:val="CommentText"/>
      </w:pPr>
      <w:r>
        <w:rPr>
          <w:rStyle w:val="CommentReference"/>
        </w:rPr>
        <w:annotationRef/>
      </w:r>
      <w:r>
        <w:t>I need to double check what is the stable group size for each C, but looking at the graphs this appears to be the case</w:t>
      </w:r>
    </w:p>
  </w:comment>
  <w:comment w:id="7" w:author="Leticia Aviles" w:date="2012-12-04T18:09:00Z" w:initials="LA">
    <w:p w:rsidR="00D21BA0" w:rsidRDefault="00D21BA0">
      <w:pPr>
        <w:pStyle w:val="CommentText"/>
      </w:pPr>
      <w:r>
        <w:rPr>
          <w:rStyle w:val="CommentReference"/>
        </w:rPr>
        <w:annotationRef/>
      </w:r>
      <w:r>
        <w:t>Double check this.  I doubt it remained above the stable group size as in the simulations group admission goes to 0 above the stable group size (the first equation given above, which should be numbered).  I would expect group sizes to stay at or below the stable group size.  The stable group size depends on c and gamma, according to eq</w:t>
      </w:r>
      <w:proofErr w:type="gramStart"/>
      <w:r>
        <w:t>.(</w:t>
      </w:r>
      <w:proofErr w:type="gramEnd"/>
      <w:r>
        <w:t xml:space="preserve">3) in Avilés 1999 (or </w:t>
      </w:r>
      <w:proofErr w:type="spellStart"/>
      <w:r>
        <w:t>eq</w:t>
      </w:r>
      <w:proofErr w:type="spellEnd"/>
      <w:r>
        <w:t xml:space="preserve">(5) in the Appendix of Avilés et al. 2004). The optimum group size, below which the group-size dependent component of admission is less than 1, equals gamma/c.  Perhaps show lines for the optimum and stable group sizes in the figure? Here gamma corresponds to the average cooperative tendencies of a group or the global average cooperative tendencies, if we are looking at overall equilibrium states (see also Van </w:t>
      </w:r>
      <w:proofErr w:type="spellStart"/>
      <w:r>
        <w:t>Veelen</w:t>
      </w:r>
      <w:proofErr w:type="spellEnd"/>
      <w:r>
        <w:t xml:space="preserve"> et al 2010).</w:t>
      </w:r>
    </w:p>
  </w:comment>
  <w:comment w:id="9" w:author="Leticia Aviles" w:date="2012-12-04T18:09:00Z" w:initials="LA">
    <w:p w:rsidR="00D21BA0" w:rsidRDefault="00D21BA0">
      <w:pPr>
        <w:pStyle w:val="CommentText"/>
      </w:pPr>
      <w:r>
        <w:rPr>
          <w:rStyle w:val="CommentReference"/>
        </w:rPr>
        <w:annotationRef/>
      </w:r>
      <w:r>
        <w:t xml:space="preserve">This is not seen, however, in the level of relatedness that evolves at small intrinsic rates of growth and small 1/c, where relatedness is not very high and yet cooperation is high.  So this statement is not exactly correct.  We need to suggest an explanation to how even when relatedness is not very high, cooperation is still nears its maximum for small 1/c.  </w:t>
      </w:r>
    </w:p>
  </w:comment>
  <w:comment w:id="10" w:author="Leticia Aviles" w:date="2012-12-04T18:09:00Z" w:initials="LA">
    <w:p w:rsidR="00D21BA0" w:rsidRDefault="00D21BA0">
      <w:pPr>
        <w:pStyle w:val="CommentText"/>
      </w:pPr>
      <w:r>
        <w:rPr>
          <w:rStyle w:val="CommentReference"/>
        </w:rPr>
        <w:annotationRef/>
      </w:r>
      <w:r>
        <w:t>This here sounds more like results than Discussion.</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AFF" w:usb1="C000605B" w:usb2="00000029" w:usb3="00000000" w:csb0="000101FF"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panose1 w:val="05000502060100000001"/>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BC7068"/>
    <w:rsid w:val="0001125C"/>
    <w:rsid w:val="00024853"/>
    <w:rsid w:val="000315B5"/>
    <w:rsid w:val="00046535"/>
    <w:rsid w:val="0007225F"/>
    <w:rsid w:val="000A0BC7"/>
    <w:rsid w:val="000A280B"/>
    <w:rsid w:val="000B5DDB"/>
    <w:rsid w:val="000D3C07"/>
    <w:rsid w:val="000E633C"/>
    <w:rsid w:val="0010156E"/>
    <w:rsid w:val="001113A8"/>
    <w:rsid w:val="001127EC"/>
    <w:rsid w:val="00121039"/>
    <w:rsid w:val="001359D8"/>
    <w:rsid w:val="00145D2A"/>
    <w:rsid w:val="0015069B"/>
    <w:rsid w:val="001671AD"/>
    <w:rsid w:val="001B22FF"/>
    <w:rsid w:val="001B4E5E"/>
    <w:rsid w:val="001C3221"/>
    <w:rsid w:val="001C67BC"/>
    <w:rsid w:val="001D70D0"/>
    <w:rsid w:val="001E0495"/>
    <w:rsid w:val="001F1E45"/>
    <w:rsid w:val="001F5170"/>
    <w:rsid w:val="00204F0F"/>
    <w:rsid w:val="002265F6"/>
    <w:rsid w:val="002615AD"/>
    <w:rsid w:val="0027271B"/>
    <w:rsid w:val="00275146"/>
    <w:rsid w:val="00277E86"/>
    <w:rsid w:val="00277FAB"/>
    <w:rsid w:val="0028234D"/>
    <w:rsid w:val="002823D6"/>
    <w:rsid w:val="00284F6A"/>
    <w:rsid w:val="002858C6"/>
    <w:rsid w:val="00291F62"/>
    <w:rsid w:val="002A3A3E"/>
    <w:rsid w:val="002A3D64"/>
    <w:rsid w:val="002A473F"/>
    <w:rsid w:val="002B01DE"/>
    <w:rsid w:val="002D247B"/>
    <w:rsid w:val="002E6C84"/>
    <w:rsid w:val="002F0E80"/>
    <w:rsid w:val="002F61E6"/>
    <w:rsid w:val="002F6415"/>
    <w:rsid w:val="00300E75"/>
    <w:rsid w:val="00313517"/>
    <w:rsid w:val="003178BA"/>
    <w:rsid w:val="00327924"/>
    <w:rsid w:val="003403DF"/>
    <w:rsid w:val="0034132E"/>
    <w:rsid w:val="003445C6"/>
    <w:rsid w:val="003670E3"/>
    <w:rsid w:val="0038406C"/>
    <w:rsid w:val="003871B8"/>
    <w:rsid w:val="00394444"/>
    <w:rsid w:val="003A06D2"/>
    <w:rsid w:val="003B1B7A"/>
    <w:rsid w:val="003C42E7"/>
    <w:rsid w:val="0041505A"/>
    <w:rsid w:val="00445A96"/>
    <w:rsid w:val="00462EC9"/>
    <w:rsid w:val="004641DE"/>
    <w:rsid w:val="00473175"/>
    <w:rsid w:val="00474B4B"/>
    <w:rsid w:val="004B5931"/>
    <w:rsid w:val="004C4E31"/>
    <w:rsid w:val="004F535B"/>
    <w:rsid w:val="00503CE2"/>
    <w:rsid w:val="00511E13"/>
    <w:rsid w:val="00511E6B"/>
    <w:rsid w:val="005144DC"/>
    <w:rsid w:val="00516B3C"/>
    <w:rsid w:val="00520F92"/>
    <w:rsid w:val="005255CA"/>
    <w:rsid w:val="00561437"/>
    <w:rsid w:val="005714D3"/>
    <w:rsid w:val="00587A16"/>
    <w:rsid w:val="005A0ED0"/>
    <w:rsid w:val="005B2D09"/>
    <w:rsid w:val="005D22F7"/>
    <w:rsid w:val="006034E4"/>
    <w:rsid w:val="00604B78"/>
    <w:rsid w:val="00611A31"/>
    <w:rsid w:val="00626141"/>
    <w:rsid w:val="00630794"/>
    <w:rsid w:val="006308C2"/>
    <w:rsid w:val="00650D23"/>
    <w:rsid w:val="00674DA9"/>
    <w:rsid w:val="00696892"/>
    <w:rsid w:val="006D4DAE"/>
    <w:rsid w:val="006D5146"/>
    <w:rsid w:val="006F2AD2"/>
    <w:rsid w:val="007019C7"/>
    <w:rsid w:val="00720848"/>
    <w:rsid w:val="00746A81"/>
    <w:rsid w:val="00763107"/>
    <w:rsid w:val="00771039"/>
    <w:rsid w:val="007779D7"/>
    <w:rsid w:val="0078509D"/>
    <w:rsid w:val="007976D3"/>
    <w:rsid w:val="007B28E9"/>
    <w:rsid w:val="007E0C8B"/>
    <w:rsid w:val="007F3A99"/>
    <w:rsid w:val="00803A65"/>
    <w:rsid w:val="008112B6"/>
    <w:rsid w:val="00812218"/>
    <w:rsid w:val="008125C8"/>
    <w:rsid w:val="008363F2"/>
    <w:rsid w:val="00836E33"/>
    <w:rsid w:val="00846F8C"/>
    <w:rsid w:val="00866215"/>
    <w:rsid w:val="0087012E"/>
    <w:rsid w:val="00895435"/>
    <w:rsid w:val="008A0376"/>
    <w:rsid w:val="008A30D9"/>
    <w:rsid w:val="008B1AE2"/>
    <w:rsid w:val="008B2FDA"/>
    <w:rsid w:val="008B619E"/>
    <w:rsid w:val="008D1F57"/>
    <w:rsid w:val="008D23DD"/>
    <w:rsid w:val="008D45B0"/>
    <w:rsid w:val="008E55B8"/>
    <w:rsid w:val="008F7D57"/>
    <w:rsid w:val="009140C5"/>
    <w:rsid w:val="009330DA"/>
    <w:rsid w:val="00941C69"/>
    <w:rsid w:val="00962CE8"/>
    <w:rsid w:val="0098300B"/>
    <w:rsid w:val="009B36D4"/>
    <w:rsid w:val="009C160F"/>
    <w:rsid w:val="009D7B43"/>
    <w:rsid w:val="00A133BE"/>
    <w:rsid w:val="00A1787A"/>
    <w:rsid w:val="00A17DC4"/>
    <w:rsid w:val="00A34F56"/>
    <w:rsid w:val="00A44414"/>
    <w:rsid w:val="00A53396"/>
    <w:rsid w:val="00A53682"/>
    <w:rsid w:val="00A53BAC"/>
    <w:rsid w:val="00A55552"/>
    <w:rsid w:val="00A62489"/>
    <w:rsid w:val="00A72A9F"/>
    <w:rsid w:val="00A737E1"/>
    <w:rsid w:val="00A7663D"/>
    <w:rsid w:val="00A768C6"/>
    <w:rsid w:val="00A8408D"/>
    <w:rsid w:val="00A84246"/>
    <w:rsid w:val="00A8741F"/>
    <w:rsid w:val="00A91A03"/>
    <w:rsid w:val="00AA269F"/>
    <w:rsid w:val="00AB0695"/>
    <w:rsid w:val="00AB7C97"/>
    <w:rsid w:val="00AC787D"/>
    <w:rsid w:val="00AE6D25"/>
    <w:rsid w:val="00B230A4"/>
    <w:rsid w:val="00B2743D"/>
    <w:rsid w:val="00B34F11"/>
    <w:rsid w:val="00B44C36"/>
    <w:rsid w:val="00B50554"/>
    <w:rsid w:val="00B560CE"/>
    <w:rsid w:val="00B56912"/>
    <w:rsid w:val="00B71DA6"/>
    <w:rsid w:val="00B90A7A"/>
    <w:rsid w:val="00B92E4F"/>
    <w:rsid w:val="00B96458"/>
    <w:rsid w:val="00BB68C3"/>
    <w:rsid w:val="00BC43CC"/>
    <w:rsid w:val="00BC7068"/>
    <w:rsid w:val="00BD1977"/>
    <w:rsid w:val="00BE1656"/>
    <w:rsid w:val="00BE171E"/>
    <w:rsid w:val="00BE7152"/>
    <w:rsid w:val="00BF02CD"/>
    <w:rsid w:val="00BF5B8A"/>
    <w:rsid w:val="00C1073F"/>
    <w:rsid w:val="00C177BB"/>
    <w:rsid w:val="00C208BD"/>
    <w:rsid w:val="00C23B01"/>
    <w:rsid w:val="00C23D81"/>
    <w:rsid w:val="00C25905"/>
    <w:rsid w:val="00C25B70"/>
    <w:rsid w:val="00C34834"/>
    <w:rsid w:val="00C63ABA"/>
    <w:rsid w:val="00C72483"/>
    <w:rsid w:val="00C81024"/>
    <w:rsid w:val="00C9494C"/>
    <w:rsid w:val="00CB0B15"/>
    <w:rsid w:val="00CB2AB3"/>
    <w:rsid w:val="00CC04AA"/>
    <w:rsid w:val="00D21BA0"/>
    <w:rsid w:val="00D2311B"/>
    <w:rsid w:val="00D35113"/>
    <w:rsid w:val="00D52C8B"/>
    <w:rsid w:val="00D56219"/>
    <w:rsid w:val="00D73918"/>
    <w:rsid w:val="00D80378"/>
    <w:rsid w:val="00DA026C"/>
    <w:rsid w:val="00DA4A92"/>
    <w:rsid w:val="00DA4CC4"/>
    <w:rsid w:val="00DB0FAC"/>
    <w:rsid w:val="00DB21F5"/>
    <w:rsid w:val="00DB42FF"/>
    <w:rsid w:val="00DB54E6"/>
    <w:rsid w:val="00DC6872"/>
    <w:rsid w:val="00DD1B59"/>
    <w:rsid w:val="00DD787F"/>
    <w:rsid w:val="00DF2D36"/>
    <w:rsid w:val="00E047A0"/>
    <w:rsid w:val="00E0694B"/>
    <w:rsid w:val="00E2143B"/>
    <w:rsid w:val="00E23DE5"/>
    <w:rsid w:val="00E30C3C"/>
    <w:rsid w:val="00E33FE3"/>
    <w:rsid w:val="00E351A6"/>
    <w:rsid w:val="00E462B7"/>
    <w:rsid w:val="00E541E2"/>
    <w:rsid w:val="00E552ED"/>
    <w:rsid w:val="00E56BC3"/>
    <w:rsid w:val="00E966A9"/>
    <w:rsid w:val="00EA1FC5"/>
    <w:rsid w:val="00EF669C"/>
    <w:rsid w:val="00F06D90"/>
    <w:rsid w:val="00F12666"/>
    <w:rsid w:val="00F22885"/>
    <w:rsid w:val="00F53193"/>
    <w:rsid w:val="00F65D8F"/>
    <w:rsid w:val="00FA1356"/>
    <w:rsid w:val="00FE6861"/>
  </w:rsids>
  <m:mathPr>
    <m:mathFont m:val="Cambria Math"/>
    <m:brkBin m:val="before"/>
    <m:brkBinSub m:val="--"/>
    <m:smallFrac m:val="off"/>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microsoft.com/office/2007/relationships/stylesWithEffects" Target="stylesWithEffects.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72</TotalTime>
  <Pages>15</Pages>
  <Words>4200</Words>
  <Characters>2394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2809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122</cp:revision>
  <cp:lastPrinted>2012-12-07T01:10:00Z</cp:lastPrinted>
  <dcterms:created xsi:type="dcterms:W3CDTF">2012-10-24T21:02:00Z</dcterms:created>
  <dcterms:modified xsi:type="dcterms:W3CDTF">2012-12-07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uNrwBdoe"/&gt;&lt;style id="http://www.zotero.org/styles/harvard1-nodisambiguatebynames" hasBibliography="1" bibliographyStyleHasBeenSet="0"/&gt;&lt;prefs&gt;&lt;pref name="fieldType" value="Field"/&gt;&lt;pref name="sto</vt:lpwstr>
  </property>
  <property fmtid="{D5CDD505-2E9C-101B-9397-08002B2CF9AE}" pid="3" name="ZOTERO_PREF_2">
    <vt:lpwstr>reReferences" value="true"/&gt;&lt;pref name="noteType" value="0"/&gt;&lt;/prefs&gt;&lt;/data&gt;</vt:lpwstr>
  </property>
</Properties>
</file>